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rsidR="00BA6D48" w:rsidRPr="000B6B95" w:rsidRDefault="00BA6D48" w:rsidP="00E95A23">
      <w:pPr>
        <w:rPr>
          <w:sz w:val="32"/>
          <w:szCs w:val="32"/>
        </w:rPr>
      </w:pPr>
      <w:r w:rsidRPr="000B6B95">
        <w:rPr>
          <w:sz w:val="32"/>
          <w:szCs w:val="32"/>
        </w:rPr>
        <w:t xml:space="preserve">Power outages are associated with </w:t>
      </w:r>
      <w:r w:rsidR="00A4073A">
        <w:rPr>
          <w:sz w:val="32"/>
          <w:szCs w:val="32"/>
        </w:rPr>
        <w:t xml:space="preserve">increased </w:t>
      </w:r>
      <w:r w:rsidR="00B567AD">
        <w:rPr>
          <w:sz w:val="32"/>
          <w:szCs w:val="32"/>
        </w:rPr>
        <w:t xml:space="preserve">cardiovascular and respiratory </w:t>
      </w:r>
      <w:r w:rsidR="000B6B95" w:rsidRPr="000B6B95">
        <w:rPr>
          <w:sz w:val="32"/>
          <w:szCs w:val="32"/>
        </w:rPr>
        <w:t>hospitalizations</w:t>
      </w:r>
      <w:r w:rsidRPr="000B6B95">
        <w:rPr>
          <w:sz w:val="32"/>
          <w:szCs w:val="32"/>
        </w:rPr>
        <w:t xml:space="preserve"> among </w:t>
      </w:r>
      <w:r w:rsidR="004978F4">
        <w:rPr>
          <w:sz w:val="32"/>
          <w:szCs w:val="32"/>
        </w:rPr>
        <w:t xml:space="preserve">US </w:t>
      </w:r>
      <w:r w:rsidRPr="000B6B95">
        <w:rPr>
          <w:sz w:val="32"/>
          <w:szCs w:val="32"/>
        </w:rPr>
        <w:t xml:space="preserve">older </w:t>
      </w:r>
      <w:r w:rsidR="000B6B95" w:rsidRPr="000B6B95">
        <w:rPr>
          <w:sz w:val="32"/>
          <w:szCs w:val="32"/>
        </w:rPr>
        <w:t>adults</w:t>
      </w:r>
    </w:p>
    <w:p w:rsidR="00BA6D48" w:rsidRDefault="00BA6D48" w:rsidP="00E95A23"/>
    <w:p w:rsidR="00425DD8" w:rsidRDefault="00E95A23" w:rsidP="00E95A23">
      <w:r>
        <w:t>Intro:</w:t>
      </w:r>
    </w:p>
    <w:p w:rsidR="00FC63E4" w:rsidRDefault="00FC63E4" w:rsidP="00E95A23"/>
    <w:p w:rsidR="00FC63E4" w:rsidRDefault="00FC63E4" w:rsidP="00FC63E4">
      <w:pPr>
        <w:ind w:firstLine="360"/>
        <w:rPr>
          <w:rFonts w:ascii="Arial" w:eastAsia="Times New Roman" w:hAnsi="Arial" w:cs="Arial"/>
          <w:kern w:val="0"/>
          <w:sz w:val="22"/>
          <w:szCs w:val="22"/>
          <w14:ligatures w14:val="none"/>
        </w:rPr>
      </w:pPr>
      <w:r w:rsidRPr="00E95A23">
        <w:rPr>
          <w:rFonts w:ascii="Arial" w:eastAsia="Times New Roman" w:hAnsi="Arial" w:cs="Arial"/>
          <w:kern w:val="0"/>
          <w:sz w:val="22"/>
          <w:szCs w:val="22"/>
          <w14:ligatures w14:val="none"/>
        </w:rPr>
        <w:t>As the climate warms, the</w:t>
      </w:r>
      <w:r>
        <w:rPr>
          <w:rFonts w:ascii="Arial" w:eastAsia="Times New Roman" w:hAnsi="Arial" w:cs="Arial"/>
          <w:kern w:val="0"/>
          <w:sz w:val="22"/>
          <w:szCs w:val="22"/>
          <w14:ligatures w14:val="none"/>
        </w:rPr>
        <w:t xml:space="preserve"> incidence and duration of</w:t>
      </w:r>
      <w:r w:rsidRPr="00E95A23">
        <w:rPr>
          <w:rFonts w:ascii="Arial" w:eastAsia="Times New Roman" w:hAnsi="Arial" w:cs="Arial"/>
          <w:kern w:val="0"/>
          <w:sz w:val="22"/>
          <w:szCs w:val="22"/>
          <w14:ligatures w14:val="none"/>
        </w:rPr>
        <w:t xml:space="preserve"> </w:t>
      </w:r>
      <w:r>
        <w:rPr>
          <w:rFonts w:ascii="Arial" w:eastAsia="Times New Roman" w:hAnsi="Arial" w:cs="Arial"/>
          <w:kern w:val="0"/>
          <w:sz w:val="22"/>
          <w:szCs w:val="22"/>
          <w14:ligatures w14:val="none"/>
        </w:rPr>
        <w:t>power outages across the US</w:t>
      </w:r>
      <w:r w:rsidRPr="00E95A23">
        <w:rPr>
          <w:rFonts w:ascii="Arial" w:eastAsia="Times New Roman" w:hAnsi="Arial" w:cs="Arial"/>
          <w:kern w:val="0"/>
          <w:sz w:val="22"/>
          <w:szCs w:val="22"/>
          <w14:ligatures w14:val="none"/>
        </w:rPr>
        <w:t xml:space="preserve"> is increasing</w:t>
      </w:r>
      <w:r w:rsidR="001C5DC0">
        <w:rPr>
          <w:rStyle w:val="EndnoteReference"/>
          <w:rFonts w:ascii="Arial" w:eastAsia="Times New Roman" w:hAnsi="Arial" w:cs="Arial"/>
          <w:kern w:val="0"/>
          <w:sz w:val="22"/>
          <w:szCs w:val="22"/>
          <w14:ligatures w14:val="none"/>
        </w:rPr>
        <w:endnoteReference w:id="1"/>
      </w:r>
      <w:r>
        <w:rPr>
          <w:rFonts w:ascii="Arial" w:eastAsia="Times New Roman" w:hAnsi="Arial" w:cs="Arial"/>
          <w:kern w:val="0"/>
          <w:sz w:val="22"/>
          <w:szCs w:val="22"/>
          <w14:ligatures w14:val="none"/>
        </w:rPr>
        <w:t>.</w:t>
      </w:r>
      <w:r w:rsidR="0079367A">
        <w:rPr>
          <w:rFonts w:ascii="Arial" w:eastAsia="Times New Roman" w:hAnsi="Arial" w:cs="Arial"/>
          <w:kern w:val="0"/>
          <w:sz w:val="22"/>
          <w:szCs w:val="22"/>
          <w14:ligatures w14:val="none"/>
        </w:rPr>
        <w:t xml:space="preserve"> </w:t>
      </w:r>
      <w:r w:rsidR="0079367A" w:rsidRPr="00E95A23">
        <w:rPr>
          <w:rFonts w:ascii="Arial" w:eastAsia="Times New Roman" w:hAnsi="Arial" w:cs="Arial"/>
          <w:kern w:val="0"/>
          <w:sz w:val="22"/>
          <w:szCs w:val="22"/>
          <w14:ligatures w14:val="none"/>
        </w:rPr>
        <w:t>US electrical customers experienced an average of 8 hours without power in 2020—the longest duration on recor</w:t>
      </w:r>
      <w:r w:rsidR="0079367A">
        <w:rPr>
          <w:rFonts w:ascii="Arial" w:eastAsia="Times New Roman" w:hAnsi="Arial" w:cs="Arial"/>
          <w:kern w:val="0"/>
          <w:sz w:val="22"/>
          <w:szCs w:val="22"/>
          <w14:ligatures w14:val="none"/>
        </w:rPr>
        <w:t>d</w:t>
      </w:r>
      <w:r w:rsidR="00291421">
        <w:rPr>
          <w:rFonts w:ascii="Arial" w:eastAsia="Times New Roman" w:hAnsi="Arial" w:cs="Arial"/>
          <w:kern w:val="0"/>
          <w:sz w:val="22"/>
          <w:szCs w:val="22"/>
          <w14:ligatures w14:val="none"/>
        </w:rPr>
        <w:t>.</w:t>
      </w:r>
      <w:r w:rsidR="001C5DC0">
        <w:rPr>
          <w:rStyle w:val="EndnoteReference"/>
          <w:rFonts w:ascii="Arial" w:eastAsia="Times New Roman" w:hAnsi="Arial" w:cs="Arial"/>
          <w:kern w:val="0"/>
          <w:sz w:val="22"/>
          <w:szCs w:val="22"/>
          <w14:ligatures w14:val="none"/>
        </w:rPr>
        <w:endnoteReference w:id="2"/>
      </w:r>
      <w:r w:rsidR="0079367A">
        <w:rPr>
          <w:rFonts w:ascii="Arial" w:eastAsia="Times New Roman" w:hAnsi="Arial" w:cs="Arial"/>
          <w:kern w:val="0"/>
          <w:sz w:val="22"/>
          <w:szCs w:val="22"/>
          <w14:ligatures w14:val="none"/>
        </w:rPr>
        <w:t xml:space="preserve"> 40-60% of these outages</w:t>
      </w:r>
      <w:r w:rsidR="00053963">
        <w:rPr>
          <w:rFonts w:ascii="Arial" w:eastAsia="Times New Roman" w:hAnsi="Arial" w:cs="Arial"/>
          <w:kern w:val="0"/>
          <w:sz w:val="22"/>
          <w:szCs w:val="22"/>
          <w14:ligatures w14:val="none"/>
        </w:rPr>
        <w:t xml:space="preserve"> were</w:t>
      </w:r>
      <w:r w:rsidR="0079367A">
        <w:rPr>
          <w:rFonts w:ascii="Arial" w:eastAsia="Times New Roman" w:hAnsi="Arial" w:cs="Arial"/>
          <w:kern w:val="0"/>
          <w:sz w:val="22"/>
          <w:szCs w:val="22"/>
          <w14:ligatures w14:val="none"/>
        </w:rPr>
        <w:t xml:space="preserve"> caused by severe weather events</w:t>
      </w:r>
      <w:r w:rsidR="00291421">
        <w:rPr>
          <w:rFonts w:ascii="Arial" w:eastAsia="Times New Roman" w:hAnsi="Arial" w:cs="Arial"/>
          <w:kern w:val="0"/>
          <w:sz w:val="22"/>
          <w:szCs w:val="22"/>
          <w14:ligatures w14:val="none"/>
        </w:rPr>
        <w:t>.</w:t>
      </w:r>
      <w:r w:rsidR="004C1B0E">
        <w:rPr>
          <w:rStyle w:val="EndnoteReference"/>
          <w:rFonts w:ascii="Arial" w:eastAsia="Times New Roman" w:hAnsi="Arial" w:cs="Arial"/>
          <w:kern w:val="0"/>
          <w:sz w:val="22"/>
          <w:szCs w:val="22"/>
          <w14:ligatures w14:val="none"/>
        </w:rPr>
        <w:endnoteReference w:id="3"/>
      </w:r>
      <w:r w:rsidR="0079367A">
        <w:rPr>
          <w:rFonts w:ascii="Arial" w:eastAsia="Times New Roman" w:hAnsi="Arial" w:cs="Arial"/>
          <w:kern w:val="0"/>
          <w:sz w:val="22"/>
          <w:szCs w:val="22"/>
          <w14:ligatures w14:val="none"/>
        </w:rPr>
        <w:t xml:space="preserve"> </w:t>
      </w:r>
      <w:r w:rsidR="00F04307">
        <w:rPr>
          <w:rFonts w:ascii="Arial" w:eastAsia="Times New Roman" w:hAnsi="Arial" w:cs="Arial"/>
          <w:kern w:val="0"/>
          <w:sz w:val="22"/>
          <w:szCs w:val="22"/>
          <w14:ligatures w14:val="none"/>
        </w:rPr>
        <w:t xml:space="preserve">Aging </w:t>
      </w:r>
      <w:r w:rsidRPr="00E95A23">
        <w:rPr>
          <w:rFonts w:ascii="Arial" w:eastAsia="Times New Roman" w:hAnsi="Arial" w:cs="Arial"/>
          <w:kern w:val="0"/>
          <w:sz w:val="22"/>
          <w:szCs w:val="22"/>
          <w14:ligatures w14:val="none"/>
        </w:rPr>
        <w:t xml:space="preserve">electrical grid </w:t>
      </w:r>
      <w:r w:rsidR="00603DA2">
        <w:rPr>
          <w:rFonts w:ascii="Arial" w:eastAsia="Times New Roman" w:hAnsi="Arial" w:cs="Arial"/>
          <w:kern w:val="0"/>
          <w:sz w:val="22"/>
          <w:szCs w:val="22"/>
          <w14:ligatures w14:val="none"/>
        </w:rPr>
        <w:t xml:space="preserve">components, already at risk of failure, </w:t>
      </w:r>
      <w:r>
        <w:rPr>
          <w:rFonts w:ascii="Arial" w:eastAsia="Times New Roman" w:hAnsi="Arial" w:cs="Arial"/>
          <w:kern w:val="0"/>
          <w:sz w:val="22"/>
          <w:szCs w:val="22"/>
          <w14:ligatures w14:val="none"/>
        </w:rPr>
        <w:t>w</w:t>
      </w:r>
      <w:r w:rsidR="005E4144">
        <w:rPr>
          <w:rFonts w:ascii="Arial" w:eastAsia="Times New Roman" w:hAnsi="Arial" w:cs="Arial"/>
          <w:kern w:val="0"/>
          <w:sz w:val="22"/>
          <w:szCs w:val="22"/>
          <w14:ligatures w14:val="none"/>
        </w:rPr>
        <w:t>ere</w:t>
      </w:r>
      <w:r>
        <w:rPr>
          <w:rFonts w:ascii="Arial" w:eastAsia="Times New Roman" w:hAnsi="Arial" w:cs="Arial"/>
          <w:kern w:val="0"/>
          <w:sz w:val="22"/>
          <w:szCs w:val="22"/>
          <w14:ligatures w14:val="none"/>
        </w:rPr>
        <w:t xml:space="preserve"> not built to withstand previously rare extreme weather events now common with climate change</w:t>
      </w:r>
      <w:r w:rsidR="00291421">
        <w:rPr>
          <w:rFonts w:ascii="Arial" w:eastAsia="Times New Roman" w:hAnsi="Arial" w:cs="Arial"/>
          <w:kern w:val="0"/>
          <w:sz w:val="22"/>
          <w:szCs w:val="22"/>
          <w14:ligatures w14:val="none"/>
        </w:rPr>
        <w:t>.</w:t>
      </w:r>
      <w:r w:rsidR="009F7C8A">
        <w:rPr>
          <w:rStyle w:val="EndnoteReference"/>
          <w:rFonts w:ascii="Arial" w:eastAsia="Times New Roman" w:hAnsi="Arial" w:cs="Arial"/>
          <w:kern w:val="0"/>
          <w:sz w:val="22"/>
          <w:szCs w:val="22"/>
          <w14:ligatures w14:val="none"/>
        </w:rPr>
        <w:endnoteReference w:id="4"/>
      </w:r>
      <w:r w:rsidR="009F7C8A">
        <w:rPr>
          <w:rFonts w:ascii="Arial" w:eastAsia="Times New Roman" w:hAnsi="Arial" w:cs="Arial"/>
          <w:kern w:val="0"/>
          <w:sz w:val="22"/>
          <w:szCs w:val="22"/>
          <w:vertAlign w:val="superscript"/>
          <w14:ligatures w14:val="none"/>
        </w:rPr>
        <w:t>,</w:t>
      </w:r>
      <w:r w:rsidR="009F7C8A">
        <w:rPr>
          <w:rStyle w:val="EndnoteReference"/>
          <w:rFonts w:ascii="Arial" w:eastAsia="Times New Roman" w:hAnsi="Arial" w:cs="Arial"/>
          <w:kern w:val="0"/>
          <w:sz w:val="22"/>
          <w:szCs w:val="22"/>
          <w14:ligatures w14:val="none"/>
        </w:rPr>
        <w:endnoteReference w:id="5"/>
      </w:r>
      <w:r w:rsidR="0079367A">
        <w:rPr>
          <w:rFonts w:ascii="Arial" w:eastAsia="Times New Roman" w:hAnsi="Arial" w:cs="Arial"/>
          <w:kern w:val="0"/>
          <w:sz w:val="22"/>
          <w:szCs w:val="22"/>
          <w14:ligatures w14:val="none"/>
        </w:rPr>
        <w:t xml:space="preserve"> Additionally,</w:t>
      </w:r>
      <w:r w:rsidR="00EC6F82">
        <w:rPr>
          <w:rFonts w:ascii="Arial" w:eastAsia="Times New Roman" w:hAnsi="Arial" w:cs="Arial"/>
          <w:kern w:val="0"/>
          <w:sz w:val="22"/>
          <w:szCs w:val="22"/>
          <w14:ligatures w14:val="none"/>
        </w:rPr>
        <w:t xml:space="preserve"> </w:t>
      </w:r>
      <w:r w:rsidR="00DB433B">
        <w:rPr>
          <w:rFonts w:ascii="Arial" w:eastAsia="Times New Roman" w:hAnsi="Arial" w:cs="Arial"/>
          <w:kern w:val="0"/>
          <w:sz w:val="22"/>
          <w:szCs w:val="22"/>
          <w14:ligatures w14:val="none"/>
        </w:rPr>
        <w:t xml:space="preserve">climate-change induced heat and cold events will </w:t>
      </w:r>
      <w:r w:rsidR="00472FDD">
        <w:rPr>
          <w:rFonts w:ascii="Arial" w:eastAsia="Times New Roman" w:hAnsi="Arial" w:cs="Arial"/>
          <w:kern w:val="0"/>
          <w:sz w:val="22"/>
          <w:szCs w:val="22"/>
          <w14:ligatures w14:val="none"/>
        </w:rPr>
        <w:t>i</w:t>
      </w:r>
      <w:r w:rsidR="00EC6F82">
        <w:rPr>
          <w:rFonts w:ascii="Arial" w:eastAsia="Times New Roman" w:hAnsi="Arial" w:cs="Arial"/>
          <w:kern w:val="0"/>
          <w:sz w:val="22"/>
          <w:szCs w:val="22"/>
          <w14:ligatures w14:val="none"/>
        </w:rPr>
        <w:t>ncrease electricity</w:t>
      </w:r>
      <w:r w:rsidR="00DB433B">
        <w:rPr>
          <w:rFonts w:ascii="Arial" w:eastAsia="Times New Roman" w:hAnsi="Arial" w:cs="Arial"/>
          <w:kern w:val="0"/>
          <w:sz w:val="22"/>
          <w:szCs w:val="22"/>
          <w14:ligatures w14:val="none"/>
        </w:rPr>
        <w:t xml:space="preserve"> use,</w:t>
      </w:r>
      <w:r w:rsidR="00EC6F82">
        <w:rPr>
          <w:rFonts w:ascii="Arial" w:eastAsia="Times New Roman" w:hAnsi="Arial" w:cs="Arial"/>
          <w:kern w:val="0"/>
          <w:sz w:val="22"/>
          <w:szCs w:val="22"/>
          <w14:ligatures w14:val="none"/>
        </w:rPr>
        <w:t xml:space="preserve"> outstrip</w:t>
      </w:r>
      <w:r w:rsidR="00DB433B">
        <w:rPr>
          <w:rFonts w:ascii="Arial" w:eastAsia="Times New Roman" w:hAnsi="Arial" w:cs="Arial"/>
          <w:kern w:val="0"/>
          <w:sz w:val="22"/>
          <w:szCs w:val="22"/>
          <w14:ligatures w14:val="none"/>
        </w:rPr>
        <w:t>ping</w:t>
      </w:r>
      <w:r w:rsidR="00EC6F82">
        <w:rPr>
          <w:rFonts w:ascii="Arial" w:eastAsia="Times New Roman" w:hAnsi="Arial" w:cs="Arial"/>
          <w:kern w:val="0"/>
          <w:sz w:val="22"/>
          <w:szCs w:val="22"/>
          <w14:ligatures w14:val="none"/>
        </w:rPr>
        <w:t xml:space="preserve"> supply</w:t>
      </w:r>
      <w:r w:rsidR="00E52835">
        <w:rPr>
          <w:rFonts w:ascii="Arial" w:eastAsia="Times New Roman" w:hAnsi="Arial" w:cs="Arial"/>
          <w:kern w:val="0"/>
          <w:sz w:val="22"/>
          <w:szCs w:val="22"/>
          <w14:ligatures w14:val="none"/>
        </w:rPr>
        <w:t>,</w:t>
      </w:r>
      <w:r w:rsidR="00883A2C">
        <w:rPr>
          <w:rFonts w:ascii="Arial" w:eastAsia="Times New Roman" w:hAnsi="Arial" w:cs="Arial"/>
          <w:kern w:val="0"/>
          <w:sz w:val="22"/>
          <w:szCs w:val="22"/>
          <w14:ligatures w14:val="none"/>
        </w:rPr>
        <w:t xml:space="preserve"> and</w:t>
      </w:r>
      <w:r w:rsidR="00E52835">
        <w:rPr>
          <w:rFonts w:ascii="Arial" w:eastAsia="Times New Roman" w:hAnsi="Arial" w:cs="Arial"/>
          <w:kern w:val="0"/>
          <w:sz w:val="22"/>
          <w:szCs w:val="22"/>
          <w14:ligatures w14:val="none"/>
        </w:rPr>
        <w:t xml:space="preserve"> caus</w:t>
      </w:r>
      <w:r w:rsidR="00E9690B">
        <w:rPr>
          <w:rFonts w:ascii="Arial" w:eastAsia="Times New Roman" w:hAnsi="Arial" w:cs="Arial"/>
          <w:kern w:val="0"/>
          <w:sz w:val="22"/>
          <w:szCs w:val="22"/>
          <w14:ligatures w14:val="none"/>
        </w:rPr>
        <w:t>e</w:t>
      </w:r>
      <w:r w:rsidR="00E52835">
        <w:rPr>
          <w:rFonts w:ascii="Arial" w:eastAsia="Times New Roman" w:hAnsi="Arial" w:cs="Arial"/>
          <w:kern w:val="0"/>
          <w:sz w:val="22"/>
          <w:szCs w:val="22"/>
          <w14:ligatures w14:val="none"/>
        </w:rPr>
        <w:t xml:space="preserve"> outages</w:t>
      </w:r>
      <w:r w:rsidR="00FA0A93">
        <w:rPr>
          <w:rFonts w:ascii="Arial" w:eastAsia="Times New Roman" w:hAnsi="Arial" w:cs="Arial"/>
          <w:kern w:val="0"/>
          <w:sz w:val="22"/>
          <w:szCs w:val="22"/>
          <w14:ligatures w14:val="none"/>
        </w:rPr>
        <w:t>.</w:t>
      </w:r>
      <w:r w:rsidR="0055169C">
        <w:rPr>
          <w:rStyle w:val="EndnoteReference"/>
          <w:rFonts w:ascii="Arial" w:eastAsia="Times New Roman" w:hAnsi="Arial" w:cs="Arial"/>
          <w:kern w:val="0"/>
          <w:sz w:val="22"/>
          <w:szCs w:val="22"/>
          <w14:ligatures w14:val="none"/>
        </w:rPr>
        <w:endnoteReference w:id="6"/>
      </w:r>
      <w:r w:rsidR="00FA0A93">
        <w:rPr>
          <w:rFonts w:ascii="Arial" w:eastAsia="Times New Roman" w:hAnsi="Arial" w:cs="Arial"/>
          <w:kern w:val="0"/>
          <w:sz w:val="22"/>
          <w:szCs w:val="22"/>
          <w:vertAlign w:val="superscript"/>
          <w14:ligatures w14:val="none"/>
        </w:rPr>
        <w:t>,</w:t>
      </w:r>
      <w:r w:rsidR="00E65383">
        <w:rPr>
          <w:rStyle w:val="EndnoteReference"/>
          <w:rFonts w:ascii="Arial" w:eastAsia="Times New Roman" w:hAnsi="Arial" w:cs="Arial"/>
          <w:kern w:val="0"/>
          <w:sz w:val="22"/>
          <w:szCs w:val="22"/>
          <w14:ligatures w14:val="none"/>
        </w:rPr>
        <w:endnoteReference w:id="7"/>
      </w:r>
      <w:r w:rsidR="00CD63EA">
        <w:rPr>
          <w:rFonts w:ascii="Arial" w:eastAsia="Times New Roman" w:hAnsi="Arial" w:cs="Arial"/>
          <w:kern w:val="0"/>
          <w:sz w:val="22"/>
          <w:szCs w:val="22"/>
          <w14:ligatures w14:val="none"/>
        </w:rPr>
        <w:t xml:space="preserve"> </w:t>
      </w:r>
    </w:p>
    <w:p w:rsidR="00836815" w:rsidRDefault="00836815" w:rsidP="00FC63E4">
      <w:pPr>
        <w:ind w:firstLine="360"/>
        <w:rPr>
          <w:rFonts w:ascii="Arial" w:eastAsia="Times New Roman" w:hAnsi="Arial" w:cs="Arial"/>
          <w:kern w:val="0"/>
          <w:sz w:val="22"/>
          <w:szCs w:val="22"/>
          <w14:ligatures w14:val="none"/>
        </w:rPr>
      </w:pPr>
    </w:p>
    <w:p w:rsidR="00B81BDA" w:rsidRDefault="009674FF" w:rsidP="00FC63E4">
      <w:pPr>
        <w:ind w:firstLine="360"/>
        <w:rPr>
          <w:rFonts w:ascii="Arial" w:hAnsi="Arial" w:cs="Arial"/>
          <w:sz w:val="22"/>
          <w:szCs w:val="22"/>
        </w:rPr>
      </w:pPr>
      <w:r>
        <w:rPr>
          <w:rFonts w:ascii="Arial" w:hAnsi="Arial" w:cs="Arial"/>
          <w:sz w:val="22"/>
          <w:szCs w:val="22"/>
        </w:rPr>
        <w:t xml:space="preserve">Power outages </w:t>
      </w:r>
      <w:r w:rsidR="005957DD">
        <w:rPr>
          <w:rFonts w:ascii="Arial" w:hAnsi="Arial" w:cs="Arial"/>
          <w:sz w:val="22"/>
          <w:szCs w:val="22"/>
        </w:rPr>
        <w:t>threaten health</w:t>
      </w:r>
      <w:r w:rsidR="00597D60">
        <w:rPr>
          <w:rFonts w:ascii="Arial" w:hAnsi="Arial" w:cs="Arial"/>
          <w:sz w:val="22"/>
          <w:szCs w:val="22"/>
        </w:rPr>
        <w:t>.</w:t>
      </w:r>
      <w:r w:rsidR="00597D60">
        <w:rPr>
          <w:rStyle w:val="EndnoteReference"/>
          <w:rFonts w:ascii="Arial" w:hAnsi="Arial" w:cs="Arial"/>
          <w:sz w:val="22"/>
          <w:szCs w:val="22"/>
        </w:rPr>
        <w:endnoteReference w:id="8"/>
      </w:r>
      <w:r w:rsidR="00597D60">
        <w:rPr>
          <w:rFonts w:ascii="Arial" w:hAnsi="Arial" w:cs="Arial"/>
          <w:sz w:val="22"/>
          <w:szCs w:val="22"/>
          <w:vertAlign w:val="superscript"/>
        </w:rPr>
        <w:t>,</w:t>
      </w:r>
      <w:r w:rsidR="00597D60">
        <w:rPr>
          <w:rStyle w:val="EndnoteReference"/>
          <w:rFonts w:ascii="Arial" w:hAnsi="Arial" w:cs="Arial"/>
          <w:sz w:val="22"/>
          <w:szCs w:val="22"/>
        </w:rPr>
        <w:endnoteReference w:id="9"/>
      </w:r>
      <w:r w:rsidR="006B7747">
        <w:rPr>
          <w:rFonts w:ascii="Arial" w:hAnsi="Arial" w:cs="Arial"/>
          <w:sz w:val="22"/>
          <w:szCs w:val="22"/>
        </w:rPr>
        <w:t xml:space="preserve"> </w:t>
      </w:r>
      <w:r w:rsidR="00304417">
        <w:rPr>
          <w:rFonts w:ascii="Arial" w:hAnsi="Arial" w:cs="Arial"/>
          <w:sz w:val="22"/>
          <w:szCs w:val="22"/>
        </w:rPr>
        <w:t xml:space="preserve">Power outages </w:t>
      </w:r>
      <w:r w:rsidR="00774CAF">
        <w:rPr>
          <w:rFonts w:ascii="Arial" w:hAnsi="Arial" w:cs="Arial"/>
          <w:sz w:val="22"/>
          <w:szCs w:val="22"/>
        </w:rPr>
        <w:t>disable</w:t>
      </w:r>
      <w:r w:rsidR="00903294">
        <w:rPr>
          <w:rFonts w:ascii="Arial" w:hAnsi="Arial" w:cs="Arial"/>
          <w:sz w:val="22"/>
          <w:szCs w:val="22"/>
        </w:rPr>
        <w:t xml:space="preserve"> air conditioners and heater</w:t>
      </w:r>
      <w:r w:rsidR="00D41763">
        <w:rPr>
          <w:rFonts w:ascii="Arial" w:hAnsi="Arial" w:cs="Arial"/>
          <w:sz w:val="22"/>
          <w:szCs w:val="22"/>
        </w:rPr>
        <w:t xml:space="preserve">s, </w:t>
      </w:r>
      <w:r w:rsidR="00903294">
        <w:rPr>
          <w:rFonts w:ascii="Arial" w:hAnsi="Arial" w:cs="Arial"/>
          <w:sz w:val="22"/>
          <w:szCs w:val="22"/>
        </w:rPr>
        <w:t xml:space="preserve">exposing </w:t>
      </w:r>
      <w:r w:rsidR="009E2BA8">
        <w:rPr>
          <w:rFonts w:ascii="Arial" w:hAnsi="Arial" w:cs="Arial"/>
          <w:sz w:val="22"/>
          <w:szCs w:val="22"/>
        </w:rPr>
        <w:t>those affected</w:t>
      </w:r>
      <w:r w:rsidR="00903294">
        <w:rPr>
          <w:rFonts w:ascii="Arial" w:hAnsi="Arial" w:cs="Arial"/>
          <w:sz w:val="22"/>
          <w:szCs w:val="22"/>
        </w:rPr>
        <w:t xml:space="preserve"> to extreme temperatures</w:t>
      </w:r>
      <w:r w:rsidR="007301BE">
        <w:rPr>
          <w:rFonts w:ascii="Arial" w:hAnsi="Arial" w:cs="Arial"/>
          <w:sz w:val="22"/>
          <w:szCs w:val="22"/>
        </w:rPr>
        <w:t>.</w:t>
      </w:r>
      <w:r w:rsidR="008600A5">
        <w:rPr>
          <w:rStyle w:val="EndnoteReference"/>
          <w:rFonts w:ascii="Arial" w:hAnsi="Arial" w:cs="Arial"/>
          <w:sz w:val="22"/>
          <w:szCs w:val="22"/>
        </w:rPr>
        <w:endnoteReference w:id="10"/>
      </w:r>
      <w:r w:rsidR="00B81BDA">
        <w:rPr>
          <w:rFonts w:ascii="Arial" w:hAnsi="Arial" w:cs="Arial"/>
          <w:sz w:val="22"/>
          <w:szCs w:val="22"/>
        </w:rPr>
        <w:t xml:space="preserve"> </w:t>
      </w:r>
      <w:r w:rsidR="00B81BDA">
        <w:rPr>
          <w:rFonts w:ascii="Arial" w:hAnsi="Arial" w:cs="Arial"/>
          <w:sz w:val="22"/>
          <w:szCs w:val="22"/>
        </w:rPr>
        <w:t>This heat and cold exposure may cause or exacerbate respiratory and cardiovascular illness</w:t>
      </w:r>
      <w:r w:rsidR="007301BE">
        <w:rPr>
          <w:rFonts w:ascii="Arial" w:hAnsi="Arial" w:cs="Arial"/>
          <w:sz w:val="22"/>
          <w:szCs w:val="22"/>
        </w:rPr>
        <w:t>.</w:t>
      </w:r>
      <w:r w:rsidR="008600A5">
        <w:rPr>
          <w:rStyle w:val="EndnoteReference"/>
          <w:rFonts w:ascii="Arial" w:hAnsi="Arial" w:cs="Arial"/>
          <w:sz w:val="22"/>
          <w:szCs w:val="22"/>
        </w:rPr>
        <w:endnoteReference w:id="11"/>
      </w:r>
      <w:r w:rsidR="008600A5">
        <w:rPr>
          <w:rFonts w:ascii="Arial" w:hAnsi="Arial" w:cs="Arial"/>
          <w:sz w:val="22"/>
          <w:szCs w:val="22"/>
          <w:vertAlign w:val="superscript"/>
        </w:rPr>
        <w:t>,</w:t>
      </w:r>
      <w:r w:rsidR="008600A5">
        <w:rPr>
          <w:rStyle w:val="EndnoteReference"/>
          <w:rFonts w:ascii="Arial" w:hAnsi="Arial" w:cs="Arial"/>
          <w:sz w:val="22"/>
          <w:szCs w:val="22"/>
        </w:rPr>
        <w:endnoteReference w:id="12"/>
      </w:r>
      <w:r w:rsidR="008600A5">
        <w:rPr>
          <w:rFonts w:ascii="Arial" w:hAnsi="Arial" w:cs="Arial"/>
          <w:sz w:val="22"/>
          <w:szCs w:val="22"/>
          <w:vertAlign w:val="superscript"/>
        </w:rPr>
        <w:t>,</w:t>
      </w:r>
      <w:r w:rsidR="008600A5">
        <w:rPr>
          <w:rStyle w:val="EndnoteReference"/>
          <w:rFonts w:ascii="Arial" w:hAnsi="Arial" w:cs="Arial"/>
          <w:sz w:val="22"/>
          <w:szCs w:val="22"/>
        </w:rPr>
        <w:endnoteReference w:id="13"/>
      </w:r>
      <w:r w:rsidR="00B81BDA">
        <w:rPr>
          <w:rFonts w:ascii="Arial" w:hAnsi="Arial" w:cs="Arial"/>
          <w:sz w:val="22"/>
          <w:szCs w:val="22"/>
        </w:rPr>
        <w:t xml:space="preserve"> Prior epidemiolog</w:t>
      </w:r>
      <w:r w:rsidR="00710420">
        <w:rPr>
          <w:rFonts w:ascii="Arial" w:hAnsi="Arial" w:cs="Arial"/>
          <w:sz w:val="22"/>
          <w:szCs w:val="22"/>
        </w:rPr>
        <w:t>ical</w:t>
      </w:r>
      <w:r w:rsidR="00B81BDA">
        <w:rPr>
          <w:rFonts w:ascii="Arial" w:hAnsi="Arial" w:cs="Arial"/>
          <w:sz w:val="22"/>
          <w:szCs w:val="22"/>
        </w:rPr>
        <w:t xml:space="preserve"> studies have found elevated cardiovascular and respiratory hospitalizations up to one week after power outage exposure</w:t>
      </w:r>
      <w:r w:rsidR="00E17B46">
        <w:rPr>
          <w:rFonts w:ascii="Arial" w:hAnsi="Arial" w:cs="Arial"/>
          <w:sz w:val="22"/>
          <w:szCs w:val="22"/>
        </w:rPr>
        <w:t>,</w:t>
      </w:r>
      <w:r w:rsidR="001C4072">
        <w:rPr>
          <w:rStyle w:val="EndnoteReference"/>
          <w:rFonts w:ascii="Arial" w:hAnsi="Arial" w:cs="Arial"/>
          <w:sz w:val="22"/>
          <w:szCs w:val="22"/>
        </w:rPr>
        <w:endnoteReference w:id="14"/>
      </w:r>
      <w:r w:rsidR="001C4072">
        <w:rPr>
          <w:rFonts w:ascii="Arial" w:hAnsi="Arial" w:cs="Arial"/>
          <w:sz w:val="22"/>
          <w:szCs w:val="22"/>
          <w:vertAlign w:val="superscript"/>
        </w:rPr>
        <w:t>,</w:t>
      </w:r>
      <w:r w:rsidR="00EC1EFE">
        <w:rPr>
          <w:rStyle w:val="EndnoteReference"/>
          <w:rFonts w:ascii="Arial" w:hAnsi="Arial" w:cs="Arial"/>
          <w:sz w:val="22"/>
          <w:szCs w:val="22"/>
        </w:rPr>
        <w:endnoteReference w:id="15"/>
      </w:r>
      <w:r w:rsidR="001C4072">
        <w:rPr>
          <w:rFonts w:ascii="Arial" w:hAnsi="Arial" w:cs="Arial"/>
          <w:sz w:val="22"/>
          <w:szCs w:val="22"/>
          <w:vertAlign w:val="superscript"/>
        </w:rPr>
        <w:t>,</w:t>
      </w:r>
      <w:r w:rsidR="00EC1EFE">
        <w:rPr>
          <w:rStyle w:val="EndnoteReference"/>
          <w:rFonts w:ascii="Arial" w:hAnsi="Arial" w:cs="Arial"/>
          <w:sz w:val="22"/>
          <w:szCs w:val="22"/>
        </w:rPr>
        <w:endnoteReference w:id="16"/>
      </w:r>
      <w:r w:rsidR="00B81BDA">
        <w:rPr>
          <w:rFonts w:ascii="Arial" w:hAnsi="Arial" w:cs="Arial"/>
          <w:sz w:val="22"/>
          <w:szCs w:val="22"/>
        </w:rPr>
        <w:t xml:space="preserve"> and associations may be stronger when outdoor temperatures are extreme. </w:t>
      </w:r>
      <w:r w:rsidR="0091230D">
        <w:rPr>
          <w:rFonts w:ascii="Arial" w:hAnsi="Arial" w:cs="Arial"/>
          <w:sz w:val="22"/>
          <w:szCs w:val="22"/>
        </w:rPr>
        <w:t xml:space="preserve"> </w:t>
      </w:r>
      <w:r w:rsidR="00B81BDA">
        <w:rPr>
          <w:rFonts w:ascii="Arial" w:hAnsi="Arial" w:cs="Arial"/>
          <w:sz w:val="22"/>
          <w:szCs w:val="22"/>
        </w:rPr>
        <w:t xml:space="preserve">Loss of electricity to </w:t>
      </w:r>
      <w:r w:rsidR="00B81BDA">
        <w:rPr>
          <w:rFonts w:ascii="Arial" w:hAnsi="Arial" w:cs="Arial"/>
          <w:sz w:val="22"/>
          <w:szCs w:val="22"/>
        </w:rPr>
        <w:t xml:space="preserve">life-sustaining medical devices like at-home ventilators and oxygen tanks </w:t>
      </w:r>
      <w:r w:rsidR="00717BF8">
        <w:rPr>
          <w:rFonts w:ascii="Arial" w:hAnsi="Arial" w:cs="Arial"/>
          <w:sz w:val="22"/>
          <w:szCs w:val="22"/>
        </w:rPr>
        <w:t>can be life-threatening</w:t>
      </w:r>
      <w:r w:rsidR="00BC01E1">
        <w:rPr>
          <w:rFonts w:ascii="Arial" w:hAnsi="Arial" w:cs="Arial"/>
          <w:sz w:val="22"/>
          <w:szCs w:val="22"/>
        </w:rPr>
        <w:t>.</w:t>
      </w:r>
      <w:r w:rsidR="00B87FD3">
        <w:rPr>
          <w:rFonts w:ascii="Arial" w:hAnsi="Arial" w:cs="Arial"/>
          <w:sz w:val="22"/>
          <w:szCs w:val="22"/>
        </w:rPr>
        <w:t xml:space="preserve"> During longer outages, loss of electricity to refrigerators, </w:t>
      </w:r>
      <w:r w:rsidR="004C65A0">
        <w:rPr>
          <w:rFonts w:ascii="Arial" w:hAnsi="Arial" w:cs="Arial"/>
          <w:sz w:val="22"/>
          <w:szCs w:val="22"/>
        </w:rPr>
        <w:t xml:space="preserve">elevators, wheelchairs, and </w:t>
      </w:r>
      <w:r w:rsidR="003A466A">
        <w:rPr>
          <w:rFonts w:ascii="Arial" w:hAnsi="Arial" w:cs="Arial"/>
          <w:sz w:val="22"/>
          <w:szCs w:val="22"/>
        </w:rPr>
        <w:t xml:space="preserve">water disruptions </w:t>
      </w:r>
      <w:r w:rsidR="00F5167C">
        <w:rPr>
          <w:rFonts w:ascii="Arial" w:hAnsi="Arial" w:cs="Arial"/>
          <w:sz w:val="22"/>
          <w:szCs w:val="22"/>
        </w:rPr>
        <w:t xml:space="preserve">can result in </w:t>
      </w:r>
      <w:r w:rsidR="00026965">
        <w:rPr>
          <w:rFonts w:ascii="Arial" w:hAnsi="Arial" w:cs="Arial"/>
          <w:sz w:val="22"/>
          <w:szCs w:val="22"/>
        </w:rPr>
        <w:t>stres</w:t>
      </w:r>
      <w:r w:rsidR="00391E18">
        <w:rPr>
          <w:rFonts w:ascii="Arial" w:hAnsi="Arial" w:cs="Arial"/>
          <w:sz w:val="22"/>
          <w:szCs w:val="22"/>
        </w:rPr>
        <w:t>s</w:t>
      </w:r>
      <w:r w:rsidR="00026965">
        <w:rPr>
          <w:rFonts w:ascii="Arial" w:hAnsi="Arial" w:cs="Arial"/>
          <w:sz w:val="22"/>
          <w:szCs w:val="22"/>
        </w:rPr>
        <w:t xml:space="preserve">, isolation, </w:t>
      </w:r>
      <w:r w:rsidR="00CB4D1F">
        <w:rPr>
          <w:rFonts w:ascii="Arial" w:hAnsi="Arial" w:cs="Arial"/>
          <w:sz w:val="22"/>
          <w:szCs w:val="22"/>
        </w:rPr>
        <w:t>d</w:t>
      </w:r>
      <w:r w:rsidR="00F5167C">
        <w:rPr>
          <w:rFonts w:ascii="Arial" w:hAnsi="Arial" w:cs="Arial"/>
          <w:sz w:val="22"/>
          <w:szCs w:val="22"/>
        </w:rPr>
        <w:t xml:space="preserve">ehydration, </w:t>
      </w:r>
      <w:r w:rsidR="00CB4D1F">
        <w:rPr>
          <w:rFonts w:ascii="Arial" w:hAnsi="Arial" w:cs="Arial"/>
          <w:sz w:val="22"/>
          <w:szCs w:val="22"/>
        </w:rPr>
        <w:t xml:space="preserve">or injury. </w:t>
      </w:r>
      <w:r w:rsidR="00F20578">
        <w:rPr>
          <w:rFonts w:ascii="Arial" w:hAnsi="Arial" w:cs="Arial"/>
          <w:sz w:val="22"/>
          <w:szCs w:val="22"/>
        </w:rPr>
        <w:t>These pathways may explain associations between power outages and cardiorespiratory hospitalizations</w:t>
      </w:r>
      <w:r w:rsidR="00F20578">
        <w:rPr>
          <w:rFonts w:ascii="Arial" w:hAnsi="Arial" w:cs="Arial"/>
          <w:sz w:val="22"/>
          <w:szCs w:val="22"/>
        </w:rPr>
        <w:t>, injur</w:t>
      </w:r>
      <w:r w:rsidR="007B5B28">
        <w:rPr>
          <w:rFonts w:ascii="Arial" w:hAnsi="Arial" w:cs="Arial"/>
          <w:sz w:val="22"/>
          <w:szCs w:val="22"/>
        </w:rPr>
        <w:t>y hospitalizations</w:t>
      </w:r>
      <w:r w:rsidR="00F20578">
        <w:rPr>
          <w:rFonts w:ascii="Arial" w:hAnsi="Arial" w:cs="Arial"/>
          <w:sz w:val="22"/>
          <w:szCs w:val="22"/>
        </w:rPr>
        <w:t>,</w:t>
      </w:r>
      <w:r w:rsidR="00F20578">
        <w:rPr>
          <w:rFonts w:ascii="Arial" w:hAnsi="Arial" w:cs="Arial"/>
          <w:sz w:val="22"/>
          <w:szCs w:val="22"/>
        </w:rPr>
        <w:t xml:space="preserve"> and mortality.</w:t>
      </w:r>
    </w:p>
    <w:p w:rsidR="0066452A" w:rsidRDefault="0066452A" w:rsidP="00721C6F">
      <w:pPr>
        <w:rPr>
          <w:rFonts w:ascii="Arial" w:hAnsi="Arial" w:cs="Arial"/>
          <w:sz w:val="22"/>
          <w:szCs w:val="22"/>
        </w:rPr>
      </w:pPr>
    </w:p>
    <w:p w:rsidR="0026277A" w:rsidRDefault="00580461" w:rsidP="0026277A">
      <w:pPr>
        <w:ind w:firstLine="360"/>
        <w:rPr>
          <w:rFonts w:ascii="Arial" w:hAnsi="Arial" w:cs="Arial"/>
          <w:sz w:val="22"/>
          <w:szCs w:val="22"/>
        </w:rPr>
      </w:pPr>
      <w:r>
        <w:rPr>
          <w:rFonts w:ascii="Arial" w:hAnsi="Arial" w:cs="Arial"/>
          <w:sz w:val="22"/>
          <w:szCs w:val="22"/>
        </w:rPr>
        <w:t>Older adults</w:t>
      </w:r>
      <w:r w:rsidR="00B4581D">
        <w:rPr>
          <w:rFonts w:ascii="Arial" w:hAnsi="Arial" w:cs="Arial"/>
          <w:sz w:val="22"/>
          <w:szCs w:val="22"/>
        </w:rPr>
        <w:t xml:space="preserve"> (those aged </w:t>
      </w:r>
      <w:r w:rsidR="00EA35E6">
        <w:rPr>
          <w:rFonts w:ascii="Arial" w:hAnsi="Arial" w:cs="Arial"/>
          <w:sz w:val="22"/>
          <w:szCs w:val="22"/>
        </w:rPr>
        <w:t>65+</w:t>
      </w:r>
      <w:r w:rsidR="00B4581D">
        <w:rPr>
          <w:rFonts w:ascii="Arial" w:hAnsi="Arial" w:cs="Arial"/>
          <w:sz w:val="22"/>
          <w:szCs w:val="22"/>
        </w:rPr>
        <w:t>)</w:t>
      </w:r>
      <w:r>
        <w:rPr>
          <w:rFonts w:ascii="Arial" w:hAnsi="Arial" w:cs="Arial"/>
          <w:sz w:val="22"/>
          <w:szCs w:val="22"/>
        </w:rPr>
        <w:t xml:space="preserve"> may be particularly vulnerable to </w:t>
      </w:r>
      <w:r w:rsidR="00CA6CD5" w:rsidRPr="00486578">
        <w:rPr>
          <w:rFonts w:ascii="Arial" w:hAnsi="Arial" w:cs="Arial"/>
          <w:sz w:val="22"/>
          <w:szCs w:val="22"/>
        </w:rPr>
        <w:t xml:space="preserve">stroke, myocardial infarction, </w:t>
      </w:r>
      <w:r w:rsidR="00CA6CD5">
        <w:rPr>
          <w:rFonts w:ascii="Arial" w:hAnsi="Arial" w:cs="Arial"/>
          <w:sz w:val="22"/>
          <w:szCs w:val="22"/>
        </w:rPr>
        <w:t xml:space="preserve">chronic obstructive pulmonary disease (COPD) exacerbation, </w:t>
      </w:r>
      <w:r w:rsidR="00CA6CD5" w:rsidRPr="00486578">
        <w:rPr>
          <w:rFonts w:ascii="Arial" w:hAnsi="Arial" w:cs="Arial"/>
          <w:sz w:val="22"/>
          <w:szCs w:val="22"/>
        </w:rPr>
        <w:t>and other adverse cardiorespiratory outcomes following</w:t>
      </w:r>
      <w:r w:rsidR="00CA6CD5">
        <w:rPr>
          <w:rFonts w:ascii="Arial" w:hAnsi="Arial" w:cs="Arial"/>
          <w:sz w:val="22"/>
          <w:szCs w:val="22"/>
        </w:rPr>
        <w:t xml:space="preserve"> power outage </w:t>
      </w:r>
      <w:r w:rsidR="005D03FC">
        <w:rPr>
          <w:rFonts w:ascii="Arial" w:hAnsi="Arial" w:cs="Arial"/>
          <w:sz w:val="22"/>
          <w:szCs w:val="22"/>
        </w:rPr>
        <w:t>exposure</w:t>
      </w:r>
      <w:r w:rsidR="001B0D17">
        <w:rPr>
          <w:rFonts w:ascii="Arial" w:hAnsi="Arial" w:cs="Arial"/>
          <w:sz w:val="22"/>
          <w:szCs w:val="22"/>
        </w:rPr>
        <w:t>.</w:t>
      </w:r>
      <w:r>
        <w:rPr>
          <w:rFonts w:ascii="Arial" w:hAnsi="Arial" w:cs="Arial"/>
          <w:sz w:val="22"/>
          <w:szCs w:val="22"/>
        </w:rPr>
        <w:t xml:space="preserve"> </w:t>
      </w:r>
      <w:r w:rsidR="0026277A" w:rsidRPr="0073567E">
        <w:rPr>
          <w:rFonts w:ascii="Arial" w:hAnsi="Arial" w:cs="Arial"/>
          <w:sz w:val="22"/>
          <w:szCs w:val="22"/>
        </w:rPr>
        <w:t xml:space="preserve">70-86% of </w:t>
      </w:r>
      <w:r w:rsidR="0026277A">
        <w:rPr>
          <w:rFonts w:ascii="Arial" w:hAnsi="Arial" w:cs="Arial"/>
          <w:sz w:val="22"/>
          <w:szCs w:val="22"/>
        </w:rPr>
        <w:t xml:space="preserve">older adults </w:t>
      </w:r>
      <w:r w:rsidR="0026277A" w:rsidRPr="0073567E">
        <w:rPr>
          <w:rFonts w:ascii="Arial" w:hAnsi="Arial" w:cs="Arial"/>
          <w:sz w:val="22"/>
          <w:szCs w:val="22"/>
        </w:rPr>
        <w:t xml:space="preserve">already </w:t>
      </w:r>
      <w:r w:rsidR="0026277A">
        <w:rPr>
          <w:rFonts w:ascii="Arial" w:hAnsi="Arial" w:cs="Arial"/>
          <w:sz w:val="22"/>
          <w:szCs w:val="22"/>
        </w:rPr>
        <w:t>live with</w:t>
      </w:r>
      <w:r w:rsidR="0026277A" w:rsidRPr="0073567E">
        <w:rPr>
          <w:rFonts w:ascii="Arial" w:hAnsi="Arial" w:cs="Arial"/>
          <w:sz w:val="22"/>
          <w:szCs w:val="22"/>
        </w:rPr>
        <w:t xml:space="preserve"> cardiovascular disease</w:t>
      </w:r>
      <w:r w:rsidR="004277F6">
        <w:rPr>
          <w:rFonts w:ascii="Arial" w:hAnsi="Arial" w:cs="Arial"/>
          <w:sz w:val="22"/>
          <w:szCs w:val="22"/>
        </w:rPr>
        <w:t>,</w:t>
      </w:r>
      <w:r w:rsidR="003161AD">
        <w:rPr>
          <w:rFonts w:ascii="Arial" w:hAnsi="Arial" w:cs="Arial"/>
          <w:sz w:val="22"/>
          <w:szCs w:val="22"/>
        </w:rPr>
        <w:t xml:space="preserve"> </w:t>
      </w:r>
      <w:r w:rsidR="00F035F4">
        <w:rPr>
          <w:rFonts w:ascii="Arial" w:hAnsi="Arial" w:cs="Arial"/>
          <w:sz w:val="22"/>
          <w:szCs w:val="22"/>
        </w:rPr>
        <w:t>making them</w:t>
      </w:r>
      <w:r w:rsidR="00CD1D75">
        <w:rPr>
          <w:rFonts w:ascii="Arial" w:hAnsi="Arial" w:cs="Arial"/>
          <w:sz w:val="22"/>
          <w:szCs w:val="22"/>
        </w:rPr>
        <w:t xml:space="preserve"> </w:t>
      </w:r>
      <w:r w:rsidR="003161AD">
        <w:rPr>
          <w:rFonts w:ascii="Arial" w:hAnsi="Arial" w:cs="Arial"/>
          <w:sz w:val="22"/>
          <w:szCs w:val="22"/>
        </w:rPr>
        <w:t xml:space="preserve">vulnerable to </w:t>
      </w:r>
      <w:r w:rsidR="005C03E6">
        <w:rPr>
          <w:rFonts w:ascii="Arial" w:hAnsi="Arial" w:cs="Arial"/>
          <w:sz w:val="22"/>
          <w:szCs w:val="22"/>
        </w:rPr>
        <w:t xml:space="preserve">disease </w:t>
      </w:r>
      <w:r w:rsidR="003161AD">
        <w:rPr>
          <w:rFonts w:ascii="Arial" w:hAnsi="Arial" w:cs="Arial"/>
          <w:sz w:val="22"/>
          <w:szCs w:val="22"/>
        </w:rPr>
        <w:t xml:space="preserve">exacerbations from outage </w:t>
      </w:r>
      <w:r w:rsidR="002505DD">
        <w:rPr>
          <w:rFonts w:ascii="Arial" w:hAnsi="Arial" w:cs="Arial"/>
          <w:sz w:val="22"/>
          <w:szCs w:val="22"/>
        </w:rPr>
        <w:t>exposure</w:t>
      </w:r>
      <w:r w:rsidR="00861839">
        <w:rPr>
          <w:rFonts w:ascii="Arial" w:hAnsi="Arial" w:cs="Arial"/>
          <w:sz w:val="22"/>
          <w:szCs w:val="22"/>
        </w:rPr>
        <w:t>.</w:t>
      </w:r>
      <w:r w:rsidR="004277F6">
        <w:rPr>
          <w:rFonts w:ascii="Arial" w:hAnsi="Arial" w:cs="Arial"/>
          <w:sz w:val="22"/>
          <w:szCs w:val="22"/>
        </w:rPr>
        <w:t xml:space="preserve"> </w:t>
      </w:r>
      <w:r w:rsidR="0026277A" w:rsidRPr="0073567E">
        <w:rPr>
          <w:rFonts w:ascii="Arial" w:hAnsi="Arial" w:cs="Arial"/>
          <w:sz w:val="22"/>
          <w:szCs w:val="22"/>
        </w:rPr>
        <w:t xml:space="preserve">3.5% of older adults use electricity-dependent medical equipment </w:t>
      </w:r>
      <w:r w:rsidR="00475F1D">
        <w:rPr>
          <w:rFonts w:ascii="Arial" w:hAnsi="Arial" w:cs="Arial"/>
          <w:sz w:val="22"/>
          <w:szCs w:val="22"/>
        </w:rPr>
        <w:t>such as</w:t>
      </w:r>
      <w:r w:rsidR="0026277A" w:rsidRPr="0073567E">
        <w:rPr>
          <w:rFonts w:ascii="Arial" w:hAnsi="Arial" w:cs="Arial"/>
          <w:sz w:val="22"/>
          <w:szCs w:val="22"/>
        </w:rPr>
        <w:t xml:space="preserve"> ventilators and oxygen tanks at home to treat </w:t>
      </w:r>
      <w:r w:rsidR="0026277A">
        <w:rPr>
          <w:rFonts w:ascii="Arial" w:hAnsi="Arial" w:cs="Arial"/>
          <w:sz w:val="22"/>
          <w:szCs w:val="22"/>
        </w:rPr>
        <w:t>conditions like COPD</w:t>
      </w:r>
      <w:r w:rsidR="00F516AF">
        <w:rPr>
          <w:rFonts w:ascii="Arial" w:hAnsi="Arial" w:cs="Arial"/>
          <w:sz w:val="22"/>
          <w:szCs w:val="22"/>
        </w:rPr>
        <w:t>, and t</w:t>
      </w:r>
      <w:r w:rsidR="00E16991">
        <w:rPr>
          <w:rFonts w:ascii="Arial" w:hAnsi="Arial" w:cs="Arial"/>
          <w:sz w:val="22"/>
          <w:szCs w:val="22"/>
        </w:rPr>
        <w:t>his equipment</w:t>
      </w:r>
      <w:r w:rsidR="00647758">
        <w:rPr>
          <w:rFonts w:ascii="Arial" w:hAnsi="Arial" w:cs="Arial"/>
          <w:sz w:val="22"/>
          <w:szCs w:val="22"/>
        </w:rPr>
        <w:t xml:space="preserve"> may become unusable during outages. </w:t>
      </w:r>
      <w:r w:rsidR="009960E0">
        <w:rPr>
          <w:rFonts w:ascii="Arial" w:hAnsi="Arial" w:cs="Arial"/>
          <w:sz w:val="22"/>
          <w:szCs w:val="22"/>
        </w:rPr>
        <w:t>Because of aging-related thermoregulation changes</w:t>
      </w:r>
      <w:r w:rsidR="00F42EAB">
        <w:rPr>
          <w:rFonts w:ascii="Arial" w:hAnsi="Arial" w:cs="Arial"/>
          <w:sz w:val="22"/>
          <w:szCs w:val="22"/>
        </w:rPr>
        <w:t xml:space="preserve">, heat and cold exposure cause more health </w:t>
      </w:r>
      <w:r w:rsidR="00613D63">
        <w:rPr>
          <w:rFonts w:ascii="Arial" w:hAnsi="Arial" w:cs="Arial"/>
          <w:sz w:val="22"/>
          <w:szCs w:val="22"/>
        </w:rPr>
        <w:t>consequences</w:t>
      </w:r>
      <w:r w:rsidR="00F42EAB">
        <w:rPr>
          <w:rFonts w:ascii="Arial" w:hAnsi="Arial" w:cs="Arial"/>
          <w:sz w:val="22"/>
          <w:szCs w:val="22"/>
        </w:rPr>
        <w:t xml:space="preserve"> in older </w:t>
      </w:r>
      <w:r w:rsidR="00613D63">
        <w:rPr>
          <w:rFonts w:ascii="Arial" w:hAnsi="Arial" w:cs="Arial"/>
          <w:sz w:val="22"/>
          <w:szCs w:val="22"/>
        </w:rPr>
        <w:t xml:space="preserve">adults compared to </w:t>
      </w:r>
      <w:r w:rsidR="00E92C52">
        <w:rPr>
          <w:rFonts w:ascii="Arial" w:hAnsi="Arial" w:cs="Arial"/>
          <w:sz w:val="22"/>
          <w:szCs w:val="22"/>
        </w:rPr>
        <w:t>younger</w:t>
      </w:r>
      <w:r w:rsidR="00613D63">
        <w:rPr>
          <w:rFonts w:ascii="Arial" w:hAnsi="Arial" w:cs="Arial"/>
          <w:sz w:val="22"/>
          <w:szCs w:val="22"/>
        </w:rPr>
        <w:t xml:space="preserve"> ad</w:t>
      </w:r>
      <w:r w:rsidR="00516D23">
        <w:rPr>
          <w:rFonts w:ascii="Arial" w:hAnsi="Arial" w:cs="Arial"/>
          <w:sz w:val="22"/>
          <w:szCs w:val="22"/>
        </w:rPr>
        <w:t>ults.</w:t>
      </w:r>
      <w:r w:rsidR="00E23ADB">
        <w:rPr>
          <w:rFonts w:ascii="Arial" w:hAnsi="Arial" w:cs="Arial"/>
          <w:sz w:val="22"/>
          <w:szCs w:val="22"/>
        </w:rPr>
        <w:t xml:space="preserve"> </w:t>
      </w:r>
      <w:r w:rsidR="0084170C">
        <w:rPr>
          <w:rFonts w:ascii="Arial" w:hAnsi="Arial" w:cs="Arial"/>
          <w:sz w:val="22"/>
          <w:szCs w:val="22"/>
        </w:rPr>
        <w:t xml:space="preserve">Older </w:t>
      </w:r>
      <w:r w:rsidR="003E569E">
        <w:rPr>
          <w:rFonts w:ascii="Arial" w:hAnsi="Arial" w:cs="Arial"/>
          <w:sz w:val="22"/>
          <w:szCs w:val="22"/>
        </w:rPr>
        <w:t>adults</w:t>
      </w:r>
      <w:r w:rsidR="0084170C">
        <w:rPr>
          <w:rFonts w:ascii="Arial" w:hAnsi="Arial" w:cs="Arial"/>
          <w:sz w:val="22"/>
          <w:szCs w:val="22"/>
        </w:rPr>
        <w:t xml:space="preserve"> also have higher rates of other underlying </w:t>
      </w:r>
      <w:r w:rsidR="004913F2">
        <w:rPr>
          <w:rFonts w:ascii="Arial" w:hAnsi="Arial" w:cs="Arial"/>
          <w:sz w:val="22"/>
          <w:szCs w:val="22"/>
        </w:rPr>
        <w:t>health</w:t>
      </w:r>
      <w:r w:rsidR="0084170C">
        <w:rPr>
          <w:rFonts w:ascii="Arial" w:hAnsi="Arial" w:cs="Arial"/>
          <w:sz w:val="22"/>
          <w:szCs w:val="22"/>
        </w:rPr>
        <w:t xml:space="preserve"> conditions, increased reliance on mobility </w:t>
      </w:r>
      <w:r w:rsidR="003E569E">
        <w:rPr>
          <w:rFonts w:ascii="Arial" w:hAnsi="Arial" w:cs="Arial"/>
          <w:sz w:val="22"/>
          <w:szCs w:val="22"/>
        </w:rPr>
        <w:t>devices</w:t>
      </w:r>
      <w:r w:rsidR="0084170C">
        <w:rPr>
          <w:rFonts w:ascii="Arial" w:hAnsi="Arial" w:cs="Arial"/>
          <w:sz w:val="22"/>
          <w:szCs w:val="22"/>
        </w:rPr>
        <w:t xml:space="preserve"> and elevators, and are more socially isolated </w:t>
      </w:r>
      <w:r w:rsidR="003E569E">
        <w:rPr>
          <w:rFonts w:ascii="Arial" w:hAnsi="Arial" w:cs="Arial"/>
          <w:sz w:val="22"/>
          <w:szCs w:val="22"/>
        </w:rPr>
        <w:t>than</w:t>
      </w:r>
      <w:r w:rsidR="0084170C">
        <w:rPr>
          <w:rFonts w:ascii="Arial" w:hAnsi="Arial" w:cs="Arial"/>
          <w:sz w:val="22"/>
          <w:szCs w:val="22"/>
        </w:rPr>
        <w:t xml:space="preserve"> younger adults</w:t>
      </w:r>
      <w:r w:rsidR="00CA367D">
        <w:rPr>
          <w:rFonts w:ascii="Arial" w:hAnsi="Arial" w:cs="Arial"/>
          <w:sz w:val="22"/>
          <w:szCs w:val="22"/>
        </w:rPr>
        <w:t xml:space="preserve">. </w:t>
      </w:r>
      <w:r w:rsidR="00FE0BD5">
        <w:rPr>
          <w:rFonts w:ascii="Arial" w:hAnsi="Arial" w:cs="Arial"/>
          <w:sz w:val="22"/>
          <w:szCs w:val="22"/>
        </w:rPr>
        <w:t>Therefore, t</w:t>
      </w:r>
      <w:r w:rsidR="00CA367D">
        <w:rPr>
          <w:rFonts w:ascii="Arial" w:hAnsi="Arial" w:cs="Arial"/>
          <w:sz w:val="22"/>
          <w:szCs w:val="22"/>
        </w:rPr>
        <w:t>hey may have fewer op</w:t>
      </w:r>
      <w:r w:rsidR="00EB76CD">
        <w:rPr>
          <w:rFonts w:ascii="Arial" w:hAnsi="Arial" w:cs="Arial"/>
          <w:sz w:val="22"/>
          <w:szCs w:val="22"/>
        </w:rPr>
        <w:t>tions to seek out</w:t>
      </w:r>
      <w:r w:rsidR="00CA367D">
        <w:rPr>
          <w:rFonts w:ascii="Arial" w:hAnsi="Arial" w:cs="Arial"/>
          <w:sz w:val="22"/>
          <w:szCs w:val="22"/>
        </w:rPr>
        <w:t xml:space="preserve"> electricity, air conditioning, or heat,</w:t>
      </w:r>
      <w:r w:rsidR="0084170C">
        <w:rPr>
          <w:rFonts w:ascii="Arial" w:hAnsi="Arial" w:cs="Arial"/>
          <w:sz w:val="22"/>
          <w:szCs w:val="22"/>
        </w:rPr>
        <w:t xml:space="preserve"> </w:t>
      </w:r>
      <w:r w:rsidR="00EB0CB0">
        <w:rPr>
          <w:rFonts w:ascii="Arial" w:hAnsi="Arial" w:cs="Arial"/>
          <w:sz w:val="22"/>
          <w:szCs w:val="22"/>
        </w:rPr>
        <w:t>putting them at higher risk</w:t>
      </w:r>
      <w:r w:rsidR="001275F5">
        <w:rPr>
          <w:rFonts w:ascii="Arial" w:hAnsi="Arial" w:cs="Arial"/>
          <w:sz w:val="22"/>
          <w:szCs w:val="22"/>
        </w:rPr>
        <w:t xml:space="preserve"> for </w:t>
      </w:r>
      <w:r w:rsidR="00EE5E3D">
        <w:rPr>
          <w:rFonts w:ascii="Arial" w:hAnsi="Arial" w:cs="Arial"/>
          <w:sz w:val="22"/>
          <w:szCs w:val="22"/>
        </w:rPr>
        <w:t>health</w:t>
      </w:r>
      <w:r w:rsidR="001275F5">
        <w:rPr>
          <w:rFonts w:ascii="Arial" w:hAnsi="Arial" w:cs="Arial"/>
          <w:sz w:val="22"/>
          <w:szCs w:val="22"/>
        </w:rPr>
        <w:t xml:space="preserve"> conseq</w:t>
      </w:r>
      <w:r w:rsidR="00EE5E3D">
        <w:rPr>
          <w:rFonts w:ascii="Arial" w:hAnsi="Arial" w:cs="Arial"/>
          <w:sz w:val="22"/>
          <w:szCs w:val="22"/>
        </w:rPr>
        <w:t>uen</w:t>
      </w:r>
      <w:r w:rsidR="001275F5">
        <w:rPr>
          <w:rFonts w:ascii="Arial" w:hAnsi="Arial" w:cs="Arial"/>
          <w:sz w:val="22"/>
          <w:szCs w:val="22"/>
        </w:rPr>
        <w:t xml:space="preserve">ces from </w:t>
      </w:r>
      <w:r w:rsidR="00717BDF">
        <w:rPr>
          <w:rFonts w:ascii="Arial" w:hAnsi="Arial" w:cs="Arial"/>
          <w:sz w:val="22"/>
          <w:szCs w:val="22"/>
        </w:rPr>
        <w:t xml:space="preserve">power </w:t>
      </w:r>
      <w:r w:rsidR="001275F5">
        <w:rPr>
          <w:rFonts w:ascii="Arial" w:hAnsi="Arial" w:cs="Arial"/>
          <w:sz w:val="22"/>
          <w:szCs w:val="22"/>
        </w:rPr>
        <w:t xml:space="preserve">outage. </w:t>
      </w:r>
    </w:p>
    <w:p w:rsidR="0066452A" w:rsidRDefault="0066452A" w:rsidP="00FC63E4">
      <w:pPr>
        <w:ind w:firstLine="360"/>
        <w:rPr>
          <w:rFonts w:ascii="Arial" w:hAnsi="Arial" w:cs="Arial"/>
          <w:sz w:val="22"/>
          <w:szCs w:val="22"/>
        </w:rPr>
      </w:pPr>
    </w:p>
    <w:p w:rsidR="00C24B97" w:rsidRDefault="00C24B97" w:rsidP="002D1E5A">
      <w:pPr>
        <w:ind w:firstLine="360"/>
        <w:rPr>
          <w:rFonts w:ascii="Arial" w:hAnsi="Arial" w:cs="Arial"/>
          <w:sz w:val="22"/>
          <w:szCs w:val="22"/>
        </w:rPr>
      </w:pPr>
      <w:r>
        <w:rPr>
          <w:rFonts w:ascii="Arial" w:hAnsi="Arial" w:cs="Arial"/>
          <w:sz w:val="22"/>
          <w:szCs w:val="22"/>
        </w:rPr>
        <w:t>Despite the clear risks of power outage to vulnerable populations</w:t>
      </w:r>
      <w:r w:rsidR="00E06A9C">
        <w:rPr>
          <w:rFonts w:ascii="Arial" w:hAnsi="Arial" w:cs="Arial"/>
          <w:sz w:val="22"/>
          <w:szCs w:val="22"/>
        </w:rPr>
        <w:t xml:space="preserve"> such as older adults</w:t>
      </w:r>
      <w:r>
        <w:rPr>
          <w:rFonts w:ascii="Arial" w:hAnsi="Arial" w:cs="Arial"/>
          <w:sz w:val="22"/>
          <w:szCs w:val="22"/>
        </w:rPr>
        <w:t>, research on power outage exposure and health has been limited by exposure data availability.</w:t>
      </w:r>
      <w:r w:rsidR="002D1E5A">
        <w:rPr>
          <w:rFonts w:ascii="Arial" w:hAnsi="Arial" w:cs="Arial"/>
          <w:sz w:val="22"/>
          <w:szCs w:val="22"/>
        </w:rPr>
        <w:t xml:space="preserve"> </w:t>
      </w:r>
      <w:r w:rsidR="009B2E21">
        <w:rPr>
          <w:rFonts w:ascii="Arial" w:hAnsi="Arial" w:cs="Arial"/>
          <w:sz w:val="22"/>
          <w:szCs w:val="22"/>
        </w:rPr>
        <w:t>P</w:t>
      </w:r>
      <w:r w:rsidR="009B2E21">
        <w:rPr>
          <w:rFonts w:ascii="Arial" w:hAnsi="Arial" w:cs="Arial"/>
          <w:sz w:val="22"/>
          <w:szCs w:val="22"/>
        </w:rPr>
        <w:t>opulation-level datasets of power outage exposure beyond New York State</w:t>
      </w:r>
      <w:r w:rsidR="000F5CBB">
        <w:rPr>
          <w:rFonts w:ascii="Arial" w:hAnsi="Arial" w:cs="Arial"/>
          <w:sz w:val="22"/>
          <w:szCs w:val="22"/>
        </w:rPr>
        <w:t xml:space="preserve">, the site of most epidemiologic studies of outage </w:t>
      </w:r>
      <w:r w:rsidR="003A453C">
        <w:rPr>
          <w:rFonts w:ascii="Arial" w:hAnsi="Arial" w:cs="Arial"/>
          <w:sz w:val="22"/>
          <w:szCs w:val="22"/>
        </w:rPr>
        <w:t>and</w:t>
      </w:r>
      <w:r w:rsidR="000F5CBB">
        <w:rPr>
          <w:rFonts w:ascii="Arial" w:hAnsi="Arial" w:cs="Arial"/>
          <w:sz w:val="22"/>
          <w:szCs w:val="22"/>
        </w:rPr>
        <w:t xml:space="preserve"> health,</w:t>
      </w:r>
      <w:r w:rsidR="009B2E21">
        <w:rPr>
          <w:rFonts w:ascii="Arial" w:hAnsi="Arial" w:cs="Arial"/>
          <w:sz w:val="22"/>
          <w:szCs w:val="22"/>
        </w:rPr>
        <w:t xml:space="preserve"> have only recently become available</w:t>
      </w:r>
      <w:r w:rsidR="009B2E21">
        <w:rPr>
          <w:rFonts w:ascii="Arial" w:hAnsi="Arial" w:cs="Arial"/>
          <w:sz w:val="22"/>
          <w:szCs w:val="22"/>
        </w:rPr>
        <w:t xml:space="preserve">. </w:t>
      </w:r>
      <w:r w:rsidR="000F5CBB" w:rsidRPr="00486578">
        <w:rPr>
          <w:rFonts w:ascii="Arial" w:hAnsi="Arial" w:cs="Arial"/>
          <w:sz w:val="22"/>
          <w:szCs w:val="22"/>
        </w:rPr>
        <w:t xml:space="preserve">The remaining studies of outage and health use large-scale events such as single hurricanes or </w:t>
      </w:r>
      <w:r w:rsidR="000F5CBB">
        <w:rPr>
          <w:rFonts w:ascii="Arial" w:hAnsi="Arial" w:cs="Arial"/>
          <w:sz w:val="22"/>
          <w:szCs w:val="22"/>
        </w:rPr>
        <w:t xml:space="preserve">other </w:t>
      </w:r>
      <w:r w:rsidR="000F5CBB" w:rsidRPr="00486578">
        <w:rPr>
          <w:rFonts w:ascii="Arial" w:hAnsi="Arial" w:cs="Arial"/>
          <w:sz w:val="22"/>
          <w:szCs w:val="22"/>
        </w:rPr>
        <w:t>disasters that disrupted power as a surrogate for the timing of power outage exposure in specific locations</w:t>
      </w:r>
      <w:r w:rsidR="000F5CBB">
        <w:rPr>
          <w:rFonts w:ascii="Arial" w:hAnsi="Arial" w:cs="Arial"/>
          <w:sz w:val="22"/>
          <w:szCs w:val="22"/>
        </w:rPr>
        <w:t>.</w:t>
      </w:r>
      <w:r w:rsidR="00887626" w:rsidRPr="00486578">
        <w:rPr>
          <w:rFonts w:ascii="Arial" w:hAnsi="Arial" w:cs="Arial"/>
          <w:sz w:val="22"/>
          <w:szCs w:val="22"/>
        </w:rPr>
        <w:t xml:space="preserve"> </w:t>
      </w:r>
      <w:r w:rsidR="000F5CBB" w:rsidRPr="00486578">
        <w:rPr>
          <w:rFonts w:ascii="Arial" w:hAnsi="Arial" w:cs="Arial"/>
          <w:sz w:val="22"/>
          <w:szCs w:val="22"/>
        </w:rPr>
        <w:t>These studies consider everyone in a city or county exposed to the power outage in</w:t>
      </w:r>
      <w:r w:rsidR="000F5CBB">
        <w:rPr>
          <w:rFonts w:ascii="Arial" w:hAnsi="Arial" w:cs="Arial"/>
          <w:sz w:val="22"/>
          <w:szCs w:val="22"/>
        </w:rPr>
        <w:t xml:space="preserve"> the</w:t>
      </w:r>
      <w:r w:rsidR="000F5CBB" w:rsidRPr="00486578">
        <w:rPr>
          <w:rFonts w:ascii="Arial" w:hAnsi="Arial" w:cs="Arial"/>
          <w:sz w:val="22"/>
          <w:szCs w:val="22"/>
        </w:rPr>
        <w:t xml:space="preserve"> hours, days, or weeks following the index event.</w:t>
      </w:r>
      <w:r w:rsidR="00652D8B">
        <w:rPr>
          <w:rFonts w:ascii="Arial" w:hAnsi="Arial" w:cs="Arial"/>
          <w:sz w:val="22"/>
          <w:szCs w:val="22"/>
        </w:rPr>
        <w:t xml:space="preserve"> In these studies it is difficult to</w:t>
      </w:r>
      <w:r w:rsidR="00652D8B">
        <w:rPr>
          <w:rFonts w:ascii="Arial" w:hAnsi="Arial" w:cs="Arial"/>
          <w:sz w:val="22"/>
          <w:szCs w:val="22"/>
        </w:rPr>
        <w:t xml:space="preserve"> disentangl</w:t>
      </w:r>
      <w:r w:rsidR="00652D8B">
        <w:rPr>
          <w:rFonts w:ascii="Arial" w:hAnsi="Arial" w:cs="Arial"/>
          <w:sz w:val="22"/>
          <w:szCs w:val="22"/>
        </w:rPr>
        <w:t xml:space="preserve">e </w:t>
      </w:r>
      <w:r w:rsidR="00233000">
        <w:rPr>
          <w:rFonts w:ascii="Arial" w:hAnsi="Arial" w:cs="Arial"/>
          <w:sz w:val="22"/>
          <w:szCs w:val="22"/>
        </w:rPr>
        <w:t>health</w:t>
      </w:r>
      <w:r w:rsidR="00652D8B">
        <w:rPr>
          <w:rFonts w:ascii="Arial" w:hAnsi="Arial" w:cs="Arial"/>
          <w:sz w:val="22"/>
          <w:szCs w:val="22"/>
        </w:rPr>
        <w:t xml:space="preserve"> effects of outage from health effects of the disaster</w:t>
      </w:r>
      <w:r w:rsidR="00131152">
        <w:rPr>
          <w:rFonts w:ascii="Arial" w:hAnsi="Arial" w:cs="Arial"/>
          <w:sz w:val="22"/>
          <w:szCs w:val="22"/>
        </w:rPr>
        <w:t xml:space="preserve">, however qualitative work on outages during disasters has reported </w:t>
      </w:r>
      <w:r w:rsidR="00622502">
        <w:rPr>
          <w:rFonts w:ascii="Arial" w:hAnsi="Arial" w:cs="Arial"/>
          <w:sz w:val="22"/>
          <w:szCs w:val="22"/>
        </w:rPr>
        <w:t>tha</w:t>
      </w:r>
      <w:r w:rsidR="00131152">
        <w:rPr>
          <w:rFonts w:ascii="Arial" w:hAnsi="Arial" w:cs="Arial"/>
          <w:sz w:val="22"/>
          <w:szCs w:val="22"/>
        </w:rPr>
        <w:t xml:space="preserve">t older adults </w:t>
      </w:r>
      <w:r w:rsidR="00622502">
        <w:rPr>
          <w:rFonts w:ascii="Arial" w:hAnsi="Arial" w:cs="Arial"/>
          <w:sz w:val="22"/>
          <w:szCs w:val="22"/>
        </w:rPr>
        <w:t>are concerned about outage exposure and report health effects from exposure.</w:t>
      </w:r>
      <w:r w:rsidR="009B2E21">
        <w:rPr>
          <w:rFonts w:ascii="Arial" w:hAnsi="Arial" w:cs="Arial"/>
          <w:sz w:val="22"/>
          <w:szCs w:val="22"/>
        </w:rPr>
        <w:t xml:space="preserve"> </w:t>
      </w:r>
      <w:r>
        <w:rPr>
          <w:rFonts w:ascii="Arial" w:hAnsi="Arial" w:cs="Arial"/>
          <w:sz w:val="22"/>
          <w:szCs w:val="22"/>
        </w:rPr>
        <w:t xml:space="preserve">As outages become more common with </w:t>
      </w:r>
      <w:r>
        <w:rPr>
          <w:rFonts w:ascii="Arial" w:hAnsi="Arial" w:cs="Arial"/>
          <w:sz w:val="22"/>
          <w:szCs w:val="22"/>
        </w:rPr>
        <w:lastRenderedPageBreak/>
        <w:t>climate change, understanding the downstream health effects of power outage can inform prevention efforts.</w:t>
      </w:r>
    </w:p>
    <w:p w:rsidR="00D80850" w:rsidRDefault="00D80850" w:rsidP="00C24B97">
      <w:pPr>
        <w:ind w:firstLine="360"/>
        <w:rPr>
          <w:rFonts w:ascii="Arial" w:hAnsi="Arial" w:cs="Arial"/>
          <w:sz w:val="22"/>
          <w:szCs w:val="22"/>
        </w:rPr>
      </w:pPr>
    </w:p>
    <w:p w:rsidR="00D80850" w:rsidRDefault="00D80850" w:rsidP="00D80850">
      <w:pPr>
        <w:ind w:firstLine="360"/>
        <w:rPr>
          <w:rFonts w:ascii="Arial" w:hAnsi="Arial" w:cs="Arial"/>
          <w:sz w:val="22"/>
          <w:szCs w:val="22"/>
        </w:rPr>
      </w:pPr>
      <w:r w:rsidRPr="0073567E">
        <w:rPr>
          <w:rFonts w:ascii="Arial" w:hAnsi="Arial" w:cs="Arial"/>
          <w:sz w:val="22"/>
          <w:szCs w:val="22"/>
        </w:rPr>
        <w:t>In our preliminary work,</w:t>
      </w:r>
      <w:r w:rsidRPr="004F7A0F">
        <w:rPr>
          <w:rFonts w:ascii="Arial" w:hAnsi="Arial" w:cs="Arial"/>
          <w:sz w:val="22"/>
          <w:szCs w:val="22"/>
        </w:rPr>
        <w:t xml:space="preserve"> we assembled the</w:t>
      </w:r>
      <w:r w:rsidRPr="00892AEE">
        <w:rPr>
          <w:rFonts w:ascii="Arial" w:hAnsi="Arial" w:cs="Arial"/>
          <w:sz w:val="22"/>
          <w:szCs w:val="22"/>
        </w:rPr>
        <w:t xml:space="preserve"> first nationwide dataset describing hourly county-level power outage</w:t>
      </w:r>
      <w:r w:rsidRPr="004F7A0F">
        <w:rPr>
          <w:rFonts w:ascii="Arial" w:hAnsi="Arial" w:cs="Arial"/>
          <w:sz w:val="22"/>
          <w:szCs w:val="22"/>
        </w:rPr>
        <w:t xml:space="preserve"> exposure from 2018-2020, </w:t>
      </w:r>
      <w:r w:rsidRPr="0073567E">
        <w:rPr>
          <w:rFonts w:ascii="Arial" w:hAnsi="Arial" w:cs="Arial"/>
          <w:sz w:val="22"/>
          <w:szCs w:val="22"/>
        </w:rPr>
        <w:t xml:space="preserve">based on data from </w:t>
      </w:r>
      <w:r>
        <w:rPr>
          <w:rFonts w:ascii="Arial" w:hAnsi="Arial" w:cs="Arial"/>
          <w:sz w:val="22"/>
          <w:szCs w:val="22"/>
        </w:rPr>
        <w:t>p</w:t>
      </w:r>
      <w:r w:rsidRPr="0073567E">
        <w:rPr>
          <w:rFonts w:ascii="Arial" w:hAnsi="Arial" w:cs="Arial"/>
          <w:sz w:val="22"/>
          <w:szCs w:val="22"/>
        </w:rPr>
        <w:t>ower</w:t>
      </w:r>
      <w:r>
        <w:rPr>
          <w:rFonts w:ascii="Arial" w:hAnsi="Arial" w:cs="Arial"/>
          <w:sz w:val="22"/>
          <w:szCs w:val="22"/>
        </w:rPr>
        <w:t>o</w:t>
      </w:r>
      <w:r w:rsidRPr="0073567E">
        <w:rPr>
          <w:rFonts w:ascii="Arial" w:hAnsi="Arial" w:cs="Arial"/>
          <w:sz w:val="22"/>
          <w:szCs w:val="22"/>
        </w:rPr>
        <w:t>utage</w:t>
      </w:r>
      <w:r>
        <w:rPr>
          <w:rFonts w:ascii="Arial" w:hAnsi="Arial" w:cs="Arial"/>
          <w:sz w:val="22"/>
          <w:szCs w:val="22"/>
        </w:rPr>
        <w:t>s</w:t>
      </w:r>
      <w:r w:rsidRPr="0073567E">
        <w:rPr>
          <w:rFonts w:ascii="Arial" w:hAnsi="Arial" w:cs="Arial"/>
          <w:sz w:val="22"/>
          <w:szCs w:val="22"/>
        </w:rPr>
        <w:t>.us</w:t>
      </w:r>
      <w:r>
        <w:rPr>
          <w:rFonts w:ascii="Arial" w:hAnsi="Arial" w:cs="Arial"/>
          <w:sz w:val="22"/>
          <w:szCs w:val="22"/>
        </w:rPr>
        <w:t>. In this paper, we</w:t>
      </w:r>
      <w:r w:rsidR="0024411A">
        <w:rPr>
          <w:rFonts w:ascii="Arial" w:hAnsi="Arial" w:cs="Arial"/>
          <w:sz w:val="22"/>
          <w:szCs w:val="22"/>
        </w:rPr>
        <w:t xml:space="preserve"> leverage these </w:t>
      </w:r>
      <w:r>
        <w:rPr>
          <w:rFonts w:ascii="Arial" w:hAnsi="Arial" w:cs="Arial"/>
          <w:sz w:val="22"/>
          <w:szCs w:val="22"/>
        </w:rPr>
        <w:t xml:space="preserve">data </w:t>
      </w:r>
      <w:r w:rsidR="006437BF">
        <w:rPr>
          <w:rFonts w:ascii="Arial" w:hAnsi="Arial" w:cs="Arial"/>
          <w:sz w:val="22"/>
          <w:szCs w:val="22"/>
        </w:rPr>
        <w:t>together with</w:t>
      </w:r>
      <w:r>
        <w:rPr>
          <w:rFonts w:ascii="Arial" w:hAnsi="Arial" w:cs="Arial"/>
          <w:sz w:val="22"/>
          <w:szCs w:val="22"/>
        </w:rPr>
        <w:t xml:space="preserve"> Medicare hospitalization data to describe the relationship between </w:t>
      </w:r>
      <w:r w:rsidR="0012692B">
        <w:rPr>
          <w:rFonts w:ascii="Arial" w:hAnsi="Arial" w:cs="Arial"/>
          <w:sz w:val="22"/>
          <w:szCs w:val="22"/>
        </w:rPr>
        <w:t xml:space="preserve">daily county-level </w:t>
      </w:r>
      <w:r>
        <w:rPr>
          <w:rFonts w:ascii="Arial" w:hAnsi="Arial" w:cs="Arial"/>
          <w:sz w:val="22"/>
          <w:szCs w:val="22"/>
        </w:rPr>
        <w:t xml:space="preserve">power outage exposure </w:t>
      </w:r>
      <w:r w:rsidR="00F160DC">
        <w:rPr>
          <w:rFonts w:ascii="Arial" w:hAnsi="Arial" w:cs="Arial"/>
          <w:sz w:val="22"/>
          <w:szCs w:val="22"/>
        </w:rPr>
        <w:t>and daily</w:t>
      </w:r>
      <w:r>
        <w:rPr>
          <w:rFonts w:ascii="Arial" w:hAnsi="Arial" w:cs="Arial"/>
          <w:sz w:val="22"/>
          <w:szCs w:val="22"/>
        </w:rPr>
        <w:t xml:space="preserve"> </w:t>
      </w:r>
      <w:r w:rsidR="00D97F0A">
        <w:rPr>
          <w:rFonts w:ascii="Arial" w:hAnsi="Arial" w:cs="Arial"/>
          <w:sz w:val="22"/>
          <w:szCs w:val="22"/>
        </w:rPr>
        <w:t xml:space="preserve">cardiorespiratory </w:t>
      </w:r>
      <w:r>
        <w:rPr>
          <w:rFonts w:ascii="Arial" w:hAnsi="Arial" w:cs="Arial"/>
          <w:sz w:val="22"/>
          <w:szCs w:val="22"/>
        </w:rPr>
        <w:t xml:space="preserve">hospitalization risk in older adults 65+ in the US nationwide. </w:t>
      </w:r>
      <w:r w:rsidR="00EC2E51">
        <w:rPr>
          <w:rFonts w:ascii="Arial" w:hAnsi="Arial" w:cs="Arial"/>
          <w:sz w:val="22"/>
          <w:szCs w:val="22"/>
        </w:rPr>
        <w:t xml:space="preserve">Should I write some sentences about effect mod here?? </w:t>
      </w:r>
    </w:p>
    <w:p w:rsidR="00FA467F" w:rsidRDefault="00FA467F" w:rsidP="00FA467F">
      <w:pPr>
        <w:rPr>
          <w:rFonts w:ascii="Arial" w:hAnsi="Arial" w:cs="Arial"/>
          <w:sz w:val="22"/>
          <w:szCs w:val="22"/>
        </w:rPr>
      </w:pPr>
    </w:p>
    <w:p w:rsidR="00FA467F" w:rsidRDefault="00FA467F" w:rsidP="00FA467F">
      <w:pPr>
        <w:rPr>
          <w:rFonts w:ascii="Arial" w:hAnsi="Arial" w:cs="Arial"/>
          <w:sz w:val="22"/>
          <w:szCs w:val="22"/>
        </w:rPr>
      </w:pPr>
      <w:r>
        <w:rPr>
          <w:rFonts w:ascii="Arial" w:hAnsi="Arial" w:cs="Arial"/>
          <w:sz w:val="22"/>
          <w:szCs w:val="22"/>
        </w:rPr>
        <w:t>Maybe add sentence about SVI as an effect modifier earlier</w:t>
      </w:r>
      <w:r w:rsidR="00A97C25">
        <w:rPr>
          <w:rFonts w:ascii="Arial" w:hAnsi="Arial" w:cs="Arial"/>
          <w:sz w:val="22"/>
          <w:szCs w:val="22"/>
        </w:rPr>
        <w:t xml:space="preserve"> in the i</w:t>
      </w:r>
      <w:r w:rsidR="00DB7165">
        <w:rPr>
          <w:rFonts w:ascii="Arial" w:hAnsi="Arial" w:cs="Arial"/>
          <w:sz w:val="22"/>
          <w:szCs w:val="22"/>
        </w:rPr>
        <w:t xml:space="preserve">ntro and then talk about effect mod in the last paragraph. </w:t>
      </w:r>
    </w:p>
    <w:p w:rsidR="00FA467F" w:rsidRDefault="00FA467F" w:rsidP="00FA467F">
      <w:pPr>
        <w:rPr>
          <w:rFonts w:ascii="Arial" w:hAnsi="Arial" w:cs="Arial"/>
          <w:sz w:val="22"/>
          <w:szCs w:val="22"/>
        </w:rPr>
      </w:pPr>
    </w:p>
    <w:p w:rsidR="00E95A23" w:rsidRDefault="00683192" w:rsidP="00F84A27">
      <w:r>
        <w:t>Methods:</w:t>
      </w:r>
    </w:p>
    <w:p w:rsidR="00B74C1F" w:rsidRDefault="00B74C1F" w:rsidP="00F84A27"/>
    <w:p w:rsidR="00B74C1F" w:rsidRDefault="00F12E1B" w:rsidP="00F84A27">
      <w:r>
        <w:t>Study population:</w:t>
      </w:r>
    </w:p>
    <w:p w:rsidR="00F12E1B" w:rsidRDefault="00F12E1B" w:rsidP="00F84A27"/>
    <w:p w:rsidR="007944BD" w:rsidRDefault="007944BD" w:rsidP="00F84A27"/>
    <w:p w:rsidR="007944BD" w:rsidRDefault="007944BD" w:rsidP="007944BD">
      <w:pPr>
        <w:pStyle w:val="ListParagraph"/>
        <w:numPr>
          <w:ilvl w:val="0"/>
          <w:numId w:val="5"/>
        </w:numPr>
      </w:pPr>
      <w:r>
        <w:t>Fee-for-service Medicare enrollees</w:t>
      </w:r>
      <w:r w:rsidR="00345147">
        <w:t xml:space="preserve"> aged 65+</w:t>
      </w:r>
    </w:p>
    <w:p w:rsidR="007944BD" w:rsidRDefault="007944BD" w:rsidP="007944BD">
      <w:pPr>
        <w:pStyle w:val="ListParagraph"/>
        <w:numPr>
          <w:ilvl w:val="0"/>
          <w:numId w:val="5"/>
        </w:numPr>
      </w:pPr>
      <w:r>
        <w:t xml:space="preserve">Enrolled for at least one month between </w:t>
      </w:r>
      <w:r>
        <w:t>January 1</w:t>
      </w:r>
      <w:r w:rsidRPr="00F12E1B">
        <w:rPr>
          <w:vertAlign w:val="superscript"/>
        </w:rPr>
        <w:t>st</w:t>
      </w:r>
      <w:r>
        <w:t>, 2018 – December 31</w:t>
      </w:r>
      <w:r w:rsidRPr="00F12E1B">
        <w:rPr>
          <w:vertAlign w:val="superscript"/>
        </w:rPr>
        <w:t>st</w:t>
      </w:r>
      <w:r>
        <w:t xml:space="preserve"> 2018</w:t>
      </w:r>
    </w:p>
    <w:p w:rsidR="00EE5B22" w:rsidRDefault="00803CA3" w:rsidP="00B126BC">
      <w:pPr>
        <w:pStyle w:val="ListParagraph"/>
        <w:numPr>
          <w:ilvl w:val="0"/>
          <w:numId w:val="5"/>
        </w:numPr>
      </w:pPr>
      <w:r>
        <w:t xml:space="preserve">Age, sex, and </w:t>
      </w:r>
      <w:r w:rsidR="009A6655" w:rsidRPr="00F12E1B">
        <w:t>county and state of residence from the Medicare enrollee record file</w:t>
      </w:r>
    </w:p>
    <w:p w:rsidR="005D1DCA" w:rsidRDefault="005D1DCA" w:rsidP="009A6655">
      <w:pPr>
        <w:pStyle w:val="ListParagraph"/>
        <w:numPr>
          <w:ilvl w:val="0"/>
          <w:numId w:val="5"/>
        </w:numPr>
      </w:pPr>
      <w:r>
        <w:t xml:space="preserve">N total enrollees </w:t>
      </w:r>
    </w:p>
    <w:p w:rsidR="009A6655" w:rsidRDefault="009A6655" w:rsidP="003B0F60">
      <w:pPr>
        <w:pStyle w:val="ListParagraph"/>
      </w:pPr>
    </w:p>
    <w:p w:rsidR="003B0F60" w:rsidRDefault="0065047E" w:rsidP="00FB08C3">
      <w:pPr>
        <w:pStyle w:val="ListParagraph"/>
        <w:numPr>
          <w:ilvl w:val="0"/>
          <w:numId w:val="5"/>
        </w:numPr>
      </w:pPr>
      <w:r>
        <w:t>Inpatient claims data</w:t>
      </w:r>
      <w:r w:rsidR="0016253B">
        <w:t xml:space="preserve"> on all hospitalizations in this population in</w:t>
      </w:r>
      <w:r>
        <w:t xml:space="preserve"> 2018 from </w:t>
      </w:r>
      <w:r w:rsidR="00600598">
        <w:t>Center for Medicare and Medicaid Service (CMS)</w:t>
      </w:r>
    </w:p>
    <w:p w:rsidR="005A4806" w:rsidRDefault="003B0F60" w:rsidP="00EA074E">
      <w:pPr>
        <w:pStyle w:val="ListParagraph"/>
        <w:numPr>
          <w:ilvl w:val="0"/>
          <w:numId w:val="5"/>
        </w:numPr>
      </w:pPr>
      <w:r w:rsidRPr="00F12E1B">
        <w:t xml:space="preserve">date </w:t>
      </w:r>
      <w:r w:rsidR="00C1336F">
        <w:t>of hospitalization,</w:t>
      </w:r>
      <w:r w:rsidR="008A72C5">
        <w:t xml:space="preserve"> type of hospitalizations (emerg vs urgent vs. planned)</w:t>
      </w:r>
      <w:r w:rsidR="00C1336F">
        <w:t xml:space="preserve"> </w:t>
      </w:r>
      <w:r w:rsidRPr="00F12E1B">
        <w:t xml:space="preserve">and </w:t>
      </w:r>
      <w:r>
        <w:t xml:space="preserve">ICD </w:t>
      </w:r>
      <w:r w:rsidRPr="00F12E1B">
        <w:t>code</w:t>
      </w:r>
      <w:r>
        <w:t>s</w:t>
      </w:r>
      <w:r w:rsidRPr="00F12E1B">
        <w:t xml:space="preserve"> for each hospitalization from the Medicare Provider Analysis and Review (MEDPAR) file</w:t>
      </w:r>
    </w:p>
    <w:p w:rsidR="00DF7800" w:rsidRDefault="00DF7800" w:rsidP="00DF7800"/>
    <w:p w:rsidR="00BB0F57" w:rsidRDefault="00BB0F57" w:rsidP="00DF7800">
      <w:r>
        <w:t xml:space="preserve">Outcome assessment: </w:t>
      </w:r>
    </w:p>
    <w:p w:rsidR="003C7A06" w:rsidRDefault="003C7A06" w:rsidP="00DF7800"/>
    <w:p w:rsidR="001E7C62" w:rsidRDefault="001E7C62" w:rsidP="00FB03F5">
      <w:pPr>
        <w:pStyle w:val="ListParagraph"/>
        <w:numPr>
          <w:ilvl w:val="0"/>
          <w:numId w:val="5"/>
        </w:numPr>
      </w:pPr>
      <w:r>
        <w:t xml:space="preserve">analysis at county-day level on </w:t>
      </w:r>
      <w:r w:rsidR="00A24E3B">
        <w:t>hospitalization</w:t>
      </w:r>
      <w:r>
        <w:t xml:space="preserve"> rates. </w:t>
      </w:r>
    </w:p>
    <w:p w:rsidR="00FB03F5" w:rsidRDefault="00AA031F" w:rsidP="00FB03F5">
      <w:pPr>
        <w:pStyle w:val="ListParagraph"/>
        <w:numPr>
          <w:ilvl w:val="0"/>
          <w:numId w:val="5"/>
        </w:numPr>
      </w:pPr>
      <w:r>
        <w:t>O</w:t>
      </w:r>
      <w:r w:rsidR="00FB03F5">
        <w:t>btain</w:t>
      </w:r>
      <w:r w:rsidR="00A24E3B">
        <w:t>ed</w:t>
      </w:r>
      <w:r w:rsidR="00FB03F5">
        <w:t xml:space="preserve"> number of Medicare enrollees by county</w:t>
      </w:r>
      <w:r w:rsidR="00C208E0">
        <w:t xml:space="preserve"> based on county of residence </w:t>
      </w:r>
    </w:p>
    <w:p w:rsidR="0073356A" w:rsidRDefault="00FB03F5" w:rsidP="00FB03F5">
      <w:pPr>
        <w:pStyle w:val="ListParagraph"/>
        <w:numPr>
          <w:ilvl w:val="0"/>
          <w:numId w:val="5"/>
        </w:numPr>
      </w:pPr>
      <w:r>
        <w:t>Tabulated daily county-level counts of ‘urgent’ or ‘emergency’ hospitalizations for cardiovascular or respiratory concerns</w:t>
      </w:r>
      <w:r w:rsidR="002B4D8B">
        <w:t xml:space="preserve"> based on county of residence of hospitalized individual</w:t>
      </w:r>
    </w:p>
    <w:p w:rsidR="00D63CFB" w:rsidRDefault="00D63CFB" w:rsidP="00783002">
      <w:pPr>
        <w:pStyle w:val="ListParagraph"/>
        <w:numPr>
          <w:ilvl w:val="0"/>
          <w:numId w:val="5"/>
        </w:numPr>
      </w:pPr>
      <w:r>
        <w:t xml:space="preserve">we hypothesized power outage would increase urgent and emergency hospitalizations not planned ones, so included those </w:t>
      </w:r>
    </w:p>
    <w:p w:rsidR="0073356A" w:rsidRDefault="0073356A" w:rsidP="0073356A">
      <w:pPr>
        <w:pStyle w:val="ListParagraph"/>
        <w:numPr>
          <w:ilvl w:val="0"/>
          <w:numId w:val="5"/>
        </w:numPr>
      </w:pPr>
      <w:r>
        <w:t>Aimed to capture all hospitalizations for CVD or respiratory causes</w:t>
      </w:r>
    </w:p>
    <w:p w:rsidR="00420957" w:rsidRDefault="00420957" w:rsidP="00420957">
      <w:pPr>
        <w:pStyle w:val="ListParagraph"/>
        <w:numPr>
          <w:ilvl w:val="0"/>
          <w:numId w:val="5"/>
        </w:numPr>
      </w:pPr>
      <w:r>
        <w:t xml:space="preserve">Identified hospitalization cause based on first five ICD codes included </w:t>
      </w:r>
    </w:p>
    <w:p w:rsidR="00420957" w:rsidRDefault="00420957" w:rsidP="00420957">
      <w:pPr>
        <w:pStyle w:val="ListParagraph"/>
        <w:numPr>
          <w:ilvl w:val="0"/>
          <w:numId w:val="5"/>
        </w:numPr>
      </w:pPr>
      <w:r>
        <w:t>List of cvd and resp codes in supplement</w:t>
      </w:r>
    </w:p>
    <w:p w:rsidR="00420957" w:rsidRDefault="00420957" w:rsidP="00420957">
      <w:pPr>
        <w:pStyle w:val="ListParagraph"/>
        <w:numPr>
          <w:ilvl w:val="0"/>
          <w:numId w:val="5"/>
        </w:numPr>
      </w:pPr>
      <w:r>
        <w:t>Excluded hospitalizations including hypertension bc of its prevalence. Thought that we might capture hosptializations for other stuff where the person had hypertension</w:t>
      </w:r>
    </w:p>
    <w:p w:rsidR="00420957" w:rsidRDefault="00420957" w:rsidP="00783002">
      <w:pPr>
        <w:pStyle w:val="ListParagraph"/>
        <w:numPr>
          <w:ilvl w:val="0"/>
          <w:numId w:val="5"/>
        </w:numPr>
      </w:pPr>
      <w:r>
        <w:t>Conducted a sensitivity analysis for CVD including hypertension.</w:t>
      </w:r>
    </w:p>
    <w:p w:rsidR="003A3C0C" w:rsidRDefault="009F47B8" w:rsidP="009F47B8">
      <w:pPr>
        <w:pStyle w:val="ListParagraph"/>
        <w:numPr>
          <w:ilvl w:val="0"/>
          <w:numId w:val="5"/>
        </w:numPr>
      </w:pPr>
      <w:r>
        <w:t xml:space="preserve">Ended with </w:t>
      </w:r>
      <w:r w:rsidR="003A3C0C">
        <w:t xml:space="preserve">daily county-level rate of cardiovascular hospitalizations and respiratory </w:t>
      </w:r>
      <w:r w:rsidR="00AC24B8">
        <w:t>hospitalizations</w:t>
      </w:r>
      <w:r w:rsidR="003A3C0C">
        <w:t xml:space="preserve"> </w:t>
      </w:r>
      <w:r w:rsidR="00511C67">
        <w:t>for each county-day in 2018</w:t>
      </w:r>
    </w:p>
    <w:p w:rsidR="00511C67" w:rsidRDefault="00511C67" w:rsidP="00511C67">
      <w:pPr>
        <w:pStyle w:val="ListParagraph"/>
        <w:numPr>
          <w:ilvl w:val="0"/>
          <w:numId w:val="5"/>
        </w:numPr>
      </w:pPr>
      <w:r>
        <w:lastRenderedPageBreak/>
        <w:t xml:space="preserve">Excluded counties with &lt;500 benes from analysis (n counties had &lt;500 benes) </w:t>
      </w:r>
    </w:p>
    <w:p w:rsidR="00511C67" w:rsidRDefault="00511C67" w:rsidP="00741CB2">
      <w:pPr>
        <w:pStyle w:val="ListParagraph"/>
      </w:pPr>
    </w:p>
    <w:p w:rsidR="00B51295" w:rsidRDefault="00B51295" w:rsidP="00FB03F5">
      <w:pPr>
        <w:pStyle w:val="ListParagraph"/>
        <w:numPr>
          <w:ilvl w:val="0"/>
          <w:numId w:val="5"/>
        </w:numPr>
      </w:pPr>
      <w:r>
        <w:t>Conducted sensitivity analysis where we looked at only the 1</w:t>
      </w:r>
      <w:r w:rsidRPr="00B51295">
        <w:rPr>
          <w:vertAlign w:val="superscript"/>
        </w:rPr>
        <w:t>st</w:t>
      </w:r>
      <w:r>
        <w:t xml:space="preserve"> icd code </w:t>
      </w:r>
      <w:r w:rsidR="00C556D6">
        <w:t xml:space="preserve">as well. </w:t>
      </w:r>
    </w:p>
    <w:p w:rsidR="0008653F" w:rsidRDefault="0008653F" w:rsidP="00741CB2">
      <w:pPr>
        <w:pStyle w:val="ListParagraph"/>
      </w:pPr>
    </w:p>
    <w:p w:rsidR="00DD3645" w:rsidRDefault="00DD3645" w:rsidP="00741CB2">
      <w:pPr>
        <w:pStyle w:val="ListParagraph"/>
      </w:pPr>
    </w:p>
    <w:p w:rsidR="00DF7800" w:rsidRDefault="00DF7800" w:rsidP="00DF7800"/>
    <w:p w:rsidR="00F12E1B" w:rsidRDefault="00036275" w:rsidP="00036275">
      <w:r>
        <w:t xml:space="preserve">Exposure </w:t>
      </w:r>
      <w:r w:rsidR="00395A0B">
        <w:t>assessment</w:t>
      </w:r>
      <w:r>
        <w:t>:</w:t>
      </w:r>
    </w:p>
    <w:p w:rsidR="00A17CAC" w:rsidRDefault="00A17CAC" w:rsidP="008A497B"/>
    <w:p w:rsidR="00C76F40" w:rsidRPr="00C76F40" w:rsidRDefault="008A497B" w:rsidP="00C76F40">
      <w:pPr>
        <w:pStyle w:val="ListParagraph"/>
        <w:numPr>
          <w:ilvl w:val="0"/>
          <w:numId w:val="5"/>
        </w:numPr>
      </w:pPr>
      <w:r w:rsidRPr="00C76F40">
        <w:rPr>
          <w:rFonts w:ascii="Arial" w:hAnsi="Arial" w:cs="Arial"/>
          <w:sz w:val="22"/>
          <w:szCs w:val="22"/>
        </w:rPr>
        <w:t>We use</w:t>
      </w:r>
      <w:r w:rsidR="007D0201" w:rsidRPr="00C76F40">
        <w:rPr>
          <w:rFonts w:ascii="Arial" w:hAnsi="Arial" w:cs="Arial"/>
          <w:sz w:val="22"/>
          <w:szCs w:val="22"/>
        </w:rPr>
        <w:t>d</w:t>
      </w:r>
      <w:r w:rsidRPr="00C76F40">
        <w:rPr>
          <w:rFonts w:ascii="Arial" w:hAnsi="Arial" w:cs="Arial"/>
          <w:sz w:val="22"/>
          <w:szCs w:val="22"/>
        </w:rPr>
        <w:t xml:space="preserve"> PowerOutages.us</w:t>
      </w:r>
      <w:r w:rsidRPr="00C76F40">
        <w:rPr>
          <w:rFonts w:ascii="Arial" w:hAnsi="Arial" w:cs="Arial"/>
        </w:rPr>
        <w:t xml:space="preserve"> </w:t>
      </w:r>
      <w:r w:rsidR="007677FE" w:rsidRPr="00C76F40">
        <w:rPr>
          <w:rFonts w:ascii="Arial" w:hAnsi="Arial" w:cs="Arial"/>
          <w:sz w:val="22"/>
          <w:szCs w:val="22"/>
        </w:rPr>
        <w:t>nationwide county-lev</w:t>
      </w:r>
      <w:r w:rsidR="007532DC" w:rsidRPr="00C76F40">
        <w:rPr>
          <w:rFonts w:ascii="Arial" w:hAnsi="Arial" w:cs="Arial"/>
          <w:sz w:val="22"/>
          <w:szCs w:val="22"/>
        </w:rPr>
        <w:t>el</w:t>
      </w:r>
      <w:r w:rsidRPr="00C76F40">
        <w:rPr>
          <w:rFonts w:ascii="Arial" w:hAnsi="Arial" w:cs="Arial"/>
          <w:sz w:val="22"/>
          <w:szCs w:val="22"/>
        </w:rPr>
        <w:t xml:space="preserve"> power outage data to </w:t>
      </w:r>
      <w:r w:rsidR="00825C3D" w:rsidRPr="00C76F40">
        <w:rPr>
          <w:rFonts w:ascii="Arial" w:hAnsi="Arial" w:cs="Arial"/>
          <w:sz w:val="22"/>
          <w:szCs w:val="22"/>
        </w:rPr>
        <w:t xml:space="preserve">assess </w:t>
      </w:r>
      <w:r w:rsidR="007803E6">
        <w:rPr>
          <w:rFonts w:ascii="Arial" w:hAnsi="Arial" w:cs="Arial"/>
          <w:sz w:val="22"/>
          <w:szCs w:val="22"/>
        </w:rPr>
        <w:t xml:space="preserve">county-day </w:t>
      </w:r>
      <w:r w:rsidR="00825C3D" w:rsidRPr="00C76F40">
        <w:rPr>
          <w:rFonts w:ascii="Arial" w:hAnsi="Arial" w:cs="Arial"/>
          <w:sz w:val="22"/>
          <w:szCs w:val="22"/>
        </w:rPr>
        <w:t>power outage exposur</w:t>
      </w:r>
      <w:r w:rsidR="00902277">
        <w:rPr>
          <w:rFonts w:ascii="Arial" w:hAnsi="Arial" w:cs="Arial"/>
          <w:sz w:val="22"/>
          <w:szCs w:val="22"/>
        </w:rPr>
        <w:t>e</w:t>
      </w:r>
    </w:p>
    <w:p w:rsidR="00C76F40" w:rsidRPr="00C76F40" w:rsidRDefault="008A497B" w:rsidP="00C76F40">
      <w:pPr>
        <w:pStyle w:val="ListParagraph"/>
        <w:numPr>
          <w:ilvl w:val="0"/>
          <w:numId w:val="5"/>
        </w:numPr>
      </w:pPr>
      <w:r w:rsidRPr="00C76F40">
        <w:rPr>
          <w:rFonts w:ascii="Arial" w:hAnsi="Arial" w:cs="Arial"/>
          <w:sz w:val="22"/>
          <w:szCs w:val="22"/>
        </w:rPr>
        <w:t xml:space="preserve">PowerOutages.us has scraped data from public electric utility websites using utility providers’ application programming interfaces (API), as these websites have reported the number of customers without power in the areas they serve in real time. </w:t>
      </w:r>
    </w:p>
    <w:p w:rsidR="00742469" w:rsidRPr="00742469" w:rsidRDefault="008A497B" w:rsidP="00C50D09">
      <w:pPr>
        <w:pStyle w:val="ListParagraph"/>
        <w:numPr>
          <w:ilvl w:val="0"/>
          <w:numId w:val="5"/>
        </w:numPr>
      </w:pPr>
      <w:r w:rsidRPr="00C96B72">
        <w:rPr>
          <w:rFonts w:ascii="Arial" w:hAnsi="Arial" w:cs="Arial"/>
          <w:sz w:val="22"/>
          <w:szCs w:val="22"/>
        </w:rPr>
        <w:t>We purchased power outage data from PowerOutages.us for all counties in all US states from 2018-2020</w:t>
      </w:r>
      <w:r w:rsidR="007F4EBC">
        <w:rPr>
          <w:rFonts w:ascii="Arial" w:hAnsi="Arial" w:cs="Arial"/>
          <w:sz w:val="22"/>
          <w:szCs w:val="22"/>
        </w:rPr>
        <w:t>, and use data from 2018</w:t>
      </w:r>
      <w:r w:rsidRPr="00C96B72">
        <w:rPr>
          <w:rFonts w:ascii="Arial" w:hAnsi="Arial" w:cs="Arial"/>
          <w:sz w:val="22"/>
          <w:szCs w:val="22"/>
        </w:rPr>
        <w:t xml:space="preserve">. </w:t>
      </w:r>
    </w:p>
    <w:p w:rsidR="00C96B72" w:rsidRPr="00C96B72" w:rsidRDefault="008A497B" w:rsidP="00C50D09">
      <w:pPr>
        <w:pStyle w:val="ListParagraph"/>
        <w:numPr>
          <w:ilvl w:val="0"/>
          <w:numId w:val="5"/>
        </w:numPr>
      </w:pPr>
      <w:r w:rsidRPr="00C96B72">
        <w:rPr>
          <w:rFonts w:ascii="Arial" w:hAnsi="Arial" w:cs="Arial"/>
          <w:sz w:val="22"/>
          <w:szCs w:val="22"/>
        </w:rPr>
        <w:t xml:space="preserve">These data included the number of customers without power every </w:t>
      </w:r>
      <w:r w:rsidR="00C76F40" w:rsidRPr="00C96B72">
        <w:rPr>
          <w:rFonts w:ascii="Arial" w:hAnsi="Arial" w:cs="Arial"/>
          <w:sz w:val="22"/>
          <w:szCs w:val="22"/>
        </w:rPr>
        <w:t>hour</w:t>
      </w:r>
      <w:r w:rsidR="000C4798" w:rsidRPr="00C96B72">
        <w:rPr>
          <w:rFonts w:ascii="Arial" w:hAnsi="Arial" w:cs="Arial"/>
          <w:sz w:val="22"/>
          <w:szCs w:val="22"/>
        </w:rPr>
        <w:t xml:space="preserve"> by count</w:t>
      </w:r>
      <w:r w:rsidR="00C96B72">
        <w:rPr>
          <w:rFonts w:ascii="Arial" w:hAnsi="Arial" w:cs="Arial"/>
          <w:sz w:val="22"/>
          <w:szCs w:val="22"/>
        </w:rPr>
        <w:t>y.</w:t>
      </w:r>
    </w:p>
    <w:p w:rsidR="005C45EB" w:rsidRPr="00C96B72" w:rsidRDefault="008A497B" w:rsidP="00C50D09">
      <w:pPr>
        <w:pStyle w:val="ListParagraph"/>
        <w:numPr>
          <w:ilvl w:val="0"/>
          <w:numId w:val="5"/>
        </w:numPr>
      </w:pPr>
      <w:r w:rsidRPr="00C96B72">
        <w:rPr>
          <w:rFonts w:ascii="Arial" w:hAnsi="Arial" w:cs="Arial"/>
          <w:sz w:val="22"/>
          <w:szCs w:val="22"/>
        </w:rPr>
        <w:t xml:space="preserve">‘Customers’ refers to residential consumers such as households/families and non-residential consumers such as businesses. </w:t>
      </w:r>
    </w:p>
    <w:p w:rsidR="00C96B72" w:rsidRPr="008F61BD" w:rsidRDefault="00C96B72" w:rsidP="00C50D09">
      <w:pPr>
        <w:pStyle w:val="ListParagraph"/>
        <w:numPr>
          <w:ilvl w:val="0"/>
          <w:numId w:val="5"/>
        </w:numPr>
      </w:pPr>
      <w:r>
        <w:rPr>
          <w:rFonts w:ascii="Arial" w:hAnsi="Arial" w:cs="Arial"/>
          <w:sz w:val="22"/>
          <w:szCs w:val="22"/>
        </w:rPr>
        <w:t xml:space="preserve">Estimates of customers served by county from POUS were unreliable. We used </w:t>
      </w:r>
      <w:r w:rsidR="00691004">
        <w:rPr>
          <w:rFonts w:ascii="Arial" w:hAnsi="Arial" w:cs="Arial"/>
          <w:sz w:val="22"/>
          <w:szCs w:val="22"/>
        </w:rPr>
        <w:t>EIA estimates of customers served by state</w:t>
      </w:r>
      <w:r w:rsidR="004D204D">
        <w:rPr>
          <w:rFonts w:ascii="Arial" w:hAnsi="Arial" w:cs="Arial"/>
          <w:sz w:val="22"/>
          <w:szCs w:val="22"/>
        </w:rPr>
        <w:t xml:space="preserve"> to determine total customers in each state. We then</w:t>
      </w:r>
      <w:r w:rsidR="00691004">
        <w:rPr>
          <w:rFonts w:ascii="Arial" w:hAnsi="Arial" w:cs="Arial"/>
          <w:sz w:val="22"/>
          <w:szCs w:val="22"/>
        </w:rPr>
        <w:t xml:space="preserve"> </w:t>
      </w:r>
      <w:r w:rsidR="001A3E21">
        <w:rPr>
          <w:rFonts w:ascii="Arial" w:hAnsi="Arial" w:cs="Arial"/>
          <w:sz w:val="22"/>
          <w:szCs w:val="22"/>
        </w:rPr>
        <w:t>us</w:t>
      </w:r>
      <w:r w:rsidR="004D204D">
        <w:rPr>
          <w:rFonts w:ascii="Arial" w:hAnsi="Arial" w:cs="Arial"/>
          <w:sz w:val="22"/>
          <w:szCs w:val="22"/>
        </w:rPr>
        <w:t xml:space="preserve">ed </w:t>
      </w:r>
      <w:r w:rsidR="00691004">
        <w:rPr>
          <w:rFonts w:ascii="Arial" w:hAnsi="Arial" w:cs="Arial"/>
          <w:sz w:val="22"/>
          <w:szCs w:val="22"/>
        </w:rPr>
        <w:t xml:space="preserve">census estimates of the number of households and establishments by county </w:t>
      </w:r>
      <w:r w:rsidR="00F77A46">
        <w:rPr>
          <w:rFonts w:ascii="Arial" w:hAnsi="Arial" w:cs="Arial"/>
          <w:sz w:val="22"/>
          <w:szCs w:val="22"/>
        </w:rPr>
        <w:t xml:space="preserve">to determine the proportion of state customers in each county, and </w:t>
      </w:r>
      <w:r w:rsidR="00691004">
        <w:rPr>
          <w:rFonts w:ascii="Arial" w:hAnsi="Arial" w:cs="Arial"/>
          <w:sz w:val="22"/>
          <w:szCs w:val="22"/>
        </w:rPr>
        <w:t>allocate</w:t>
      </w:r>
      <w:r w:rsidR="00F77A46">
        <w:rPr>
          <w:rFonts w:ascii="Arial" w:hAnsi="Arial" w:cs="Arial"/>
          <w:sz w:val="22"/>
          <w:szCs w:val="22"/>
        </w:rPr>
        <w:t>d</w:t>
      </w:r>
      <w:r w:rsidR="00691004">
        <w:rPr>
          <w:rFonts w:ascii="Arial" w:hAnsi="Arial" w:cs="Arial"/>
          <w:sz w:val="22"/>
          <w:szCs w:val="22"/>
        </w:rPr>
        <w:t xml:space="preserve"> state customers to each county</w:t>
      </w:r>
      <w:r w:rsidR="009702AE">
        <w:rPr>
          <w:rFonts w:ascii="Arial" w:hAnsi="Arial" w:cs="Arial"/>
          <w:sz w:val="22"/>
          <w:szCs w:val="22"/>
        </w:rPr>
        <w:t xml:space="preserve"> based on this proportion</w:t>
      </w:r>
      <w:r w:rsidR="003B212B">
        <w:rPr>
          <w:rFonts w:ascii="Arial" w:hAnsi="Arial" w:cs="Arial"/>
          <w:sz w:val="22"/>
          <w:szCs w:val="22"/>
        </w:rPr>
        <w:t>,</w:t>
      </w:r>
      <w:r w:rsidR="00691004">
        <w:rPr>
          <w:rFonts w:ascii="Arial" w:hAnsi="Arial" w:cs="Arial"/>
          <w:sz w:val="22"/>
          <w:szCs w:val="22"/>
        </w:rPr>
        <w:t xml:space="preserve"> estimating the number of customers served by county. </w:t>
      </w:r>
    </w:p>
    <w:p w:rsidR="00D6416C" w:rsidRPr="00D6416C" w:rsidRDefault="008C5EE2" w:rsidP="00C76F40">
      <w:pPr>
        <w:pStyle w:val="ListParagraph"/>
        <w:numPr>
          <w:ilvl w:val="0"/>
          <w:numId w:val="5"/>
        </w:numPr>
      </w:pPr>
      <w:r>
        <w:rPr>
          <w:rFonts w:ascii="Arial" w:hAnsi="Arial" w:cs="Arial"/>
          <w:sz w:val="22"/>
          <w:szCs w:val="22"/>
        </w:rPr>
        <w:t xml:space="preserve">There was substantial exposure data missing in the POUS dataset. </w:t>
      </w:r>
    </w:p>
    <w:p w:rsidR="00C63E4C" w:rsidRPr="00C63E4C" w:rsidRDefault="008F61BD" w:rsidP="00C76F40">
      <w:pPr>
        <w:pStyle w:val="ListParagraph"/>
        <w:numPr>
          <w:ilvl w:val="0"/>
          <w:numId w:val="5"/>
        </w:numPr>
      </w:pPr>
      <w:r>
        <w:rPr>
          <w:rFonts w:ascii="Arial" w:hAnsi="Arial" w:cs="Arial"/>
          <w:sz w:val="22"/>
          <w:szCs w:val="22"/>
        </w:rPr>
        <w:t xml:space="preserve">We excluded counties with &lt;50% of county-hours </w:t>
      </w:r>
      <w:r w:rsidR="00C96CAB">
        <w:rPr>
          <w:rFonts w:ascii="Arial" w:hAnsi="Arial" w:cs="Arial"/>
          <w:sz w:val="22"/>
          <w:szCs w:val="22"/>
        </w:rPr>
        <w:t>covered by</w:t>
      </w:r>
      <w:r>
        <w:rPr>
          <w:rFonts w:ascii="Arial" w:hAnsi="Arial" w:cs="Arial"/>
          <w:sz w:val="22"/>
          <w:szCs w:val="22"/>
        </w:rPr>
        <w:t xml:space="preserve"> the POUS dataset. </w:t>
      </w:r>
    </w:p>
    <w:p w:rsidR="00C354F0" w:rsidRDefault="002414A1" w:rsidP="00257FB1">
      <w:pPr>
        <w:pStyle w:val="ListParagraph"/>
        <w:numPr>
          <w:ilvl w:val="0"/>
          <w:numId w:val="5"/>
        </w:numPr>
      </w:pPr>
      <w:r>
        <w:t xml:space="preserve">X number of counties were excluded due to missing exposure data, leaving Y counties covering Z% of </w:t>
      </w:r>
      <w:r w:rsidR="00DB4CCC">
        <w:t>M</w:t>
      </w:r>
      <w:r>
        <w:t xml:space="preserve">edicare </w:t>
      </w:r>
      <w:r w:rsidR="006008D1">
        <w:t>beneficiaries</w:t>
      </w:r>
      <w:r>
        <w:t>.</w:t>
      </w:r>
      <w:r w:rsidR="004000FA">
        <w:t xml:space="preserve"> </w:t>
      </w:r>
    </w:p>
    <w:p w:rsidR="006A5E3F" w:rsidRDefault="006A5E3F" w:rsidP="00257FB1">
      <w:pPr>
        <w:pStyle w:val="ListParagraph"/>
        <w:numPr>
          <w:ilvl w:val="0"/>
          <w:numId w:val="5"/>
        </w:numPr>
      </w:pPr>
      <w:r>
        <w:t>If there were &lt;=4 hours of data missing we used LOCF to interpolate it</w:t>
      </w:r>
      <w:r w:rsidR="006F217F">
        <w:t xml:space="preserve"> but did not interpolate past this. </w:t>
      </w:r>
    </w:p>
    <w:p w:rsidR="00D75509" w:rsidRDefault="00D75509" w:rsidP="00257FB1">
      <w:pPr>
        <w:pStyle w:val="ListParagraph"/>
        <w:numPr>
          <w:ilvl w:val="0"/>
          <w:numId w:val="5"/>
        </w:numPr>
      </w:pPr>
      <w:r>
        <w:t>Counties left had A% missing data.</w:t>
      </w:r>
    </w:p>
    <w:p w:rsidR="00CC4987" w:rsidRDefault="00CC4987" w:rsidP="00257FB1">
      <w:pPr>
        <w:pStyle w:val="ListParagraph"/>
        <w:numPr>
          <w:ilvl w:val="0"/>
          <w:numId w:val="5"/>
        </w:numPr>
      </w:pPr>
      <w:r>
        <w:t xml:space="preserve">Conducted a simulation paper to </w:t>
      </w:r>
      <w:r w:rsidR="00D75509">
        <w:t xml:space="preserve">look at the magnitude and direction of bias potentially introduced in a study like this one from missing data, </w:t>
      </w:r>
      <w:r w:rsidR="00E81992">
        <w:t xml:space="preserve">found bias would be minimal. </w:t>
      </w:r>
    </w:p>
    <w:p w:rsidR="008C04CA" w:rsidRPr="008C04CA" w:rsidRDefault="008C04CA" w:rsidP="00A875C4"/>
    <w:p w:rsidR="00B11613" w:rsidRPr="00B11613" w:rsidRDefault="008C04CA" w:rsidP="00B11613">
      <w:pPr>
        <w:pStyle w:val="ListParagraph"/>
        <w:numPr>
          <w:ilvl w:val="0"/>
          <w:numId w:val="5"/>
        </w:numPr>
        <w:rPr>
          <w:rFonts w:ascii="Arial" w:hAnsi="Arial" w:cs="Arial"/>
          <w:sz w:val="22"/>
          <w:szCs w:val="22"/>
        </w:rPr>
      </w:pPr>
      <w:r>
        <w:rPr>
          <w:rFonts w:ascii="Arial" w:hAnsi="Arial" w:cs="Arial"/>
          <w:sz w:val="22"/>
          <w:szCs w:val="22"/>
        </w:rPr>
        <w:t xml:space="preserve">We considered a county-day exposed to power outage if </w:t>
      </w:r>
      <w:r w:rsidR="00A875C4">
        <w:rPr>
          <w:rFonts w:ascii="Arial" w:hAnsi="Arial" w:cs="Arial"/>
          <w:sz w:val="22"/>
          <w:szCs w:val="22"/>
        </w:rPr>
        <w:t xml:space="preserve">&gt;1% of county customers were without power for 8 </w:t>
      </w:r>
      <w:r w:rsidR="006F0738">
        <w:rPr>
          <w:rFonts w:ascii="Arial" w:hAnsi="Arial" w:cs="Arial"/>
          <w:sz w:val="22"/>
          <w:szCs w:val="22"/>
        </w:rPr>
        <w:t xml:space="preserve">or more </w:t>
      </w:r>
      <w:r w:rsidR="00A875C4">
        <w:rPr>
          <w:rFonts w:ascii="Arial" w:hAnsi="Arial" w:cs="Arial"/>
          <w:sz w:val="22"/>
          <w:szCs w:val="22"/>
        </w:rPr>
        <w:t>consecutive hours</w:t>
      </w:r>
      <w:r w:rsidR="00C402F1">
        <w:rPr>
          <w:rFonts w:ascii="Arial" w:hAnsi="Arial" w:cs="Arial"/>
          <w:sz w:val="22"/>
          <w:szCs w:val="22"/>
        </w:rPr>
        <w:t xml:space="preserve"> in each 24-hour period. </w:t>
      </w:r>
    </w:p>
    <w:p w:rsidR="00B11613" w:rsidRDefault="00B11613" w:rsidP="00A875C4">
      <w:pPr>
        <w:pStyle w:val="ListParagraph"/>
        <w:numPr>
          <w:ilvl w:val="0"/>
          <w:numId w:val="5"/>
        </w:numPr>
        <w:rPr>
          <w:rFonts w:ascii="Arial" w:hAnsi="Arial" w:cs="Arial"/>
          <w:sz w:val="22"/>
          <w:szCs w:val="22"/>
        </w:rPr>
      </w:pPr>
      <w:r>
        <w:rPr>
          <w:rFonts w:ascii="Arial" w:hAnsi="Arial" w:cs="Arial"/>
          <w:sz w:val="22"/>
          <w:szCs w:val="22"/>
        </w:rPr>
        <w:t xml:space="preserve">We also conducted </w:t>
      </w:r>
      <w:r w:rsidR="00027F01">
        <w:rPr>
          <w:rFonts w:ascii="Arial" w:hAnsi="Arial" w:cs="Arial"/>
          <w:sz w:val="22"/>
          <w:szCs w:val="22"/>
        </w:rPr>
        <w:t xml:space="preserve">additional </w:t>
      </w:r>
      <w:r>
        <w:rPr>
          <w:rFonts w:ascii="Arial" w:hAnsi="Arial" w:cs="Arial"/>
          <w:sz w:val="22"/>
          <w:szCs w:val="22"/>
        </w:rPr>
        <w:t>analyses for power o</w:t>
      </w:r>
      <w:r w:rsidR="005073B2">
        <w:rPr>
          <w:rFonts w:ascii="Arial" w:hAnsi="Arial" w:cs="Arial"/>
          <w:sz w:val="22"/>
          <w:szCs w:val="22"/>
        </w:rPr>
        <w:t>ut</w:t>
      </w:r>
      <w:r>
        <w:rPr>
          <w:rFonts w:ascii="Arial" w:hAnsi="Arial" w:cs="Arial"/>
          <w:sz w:val="22"/>
          <w:szCs w:val="22"/>
        </w:rPr>
        <w:t xml:space="preserve">ages affecting &gt;3% or &gt;5% of county customers. </w:t>
      </w:r>
    </w:p>
    <w:p w:rsidR="00602F2D" w:rsidRDefault="00602F2D" w:rsidP="00A875C4">
      <w:pPr>
        <w:pStyle w:val="ListParagraph"/>
        <w:numPr>
          <w:ilvl w:val="0"/>
          <w:numId w:val="5"/>
        </w:numPr>
        <w:rPr>
          <w:rFonts w:ascii="Arial" w:hAnsi="Arial" w:cs="Arial"/>
          <w:sz w:val="22"/>
          <w:szCs w:val="22"/>
        </w:rPr>
      </w:pPr>
      <w:r>
        <w:rPr>
          <w:rFonts w:ascii="Arial" w:hAnsi="Arial" w:cs="Arial"/>
          <w:sz w:val="22"/>
          <w:szCs w:val="22"/>
        </w:rPr>
        <w:t xml:space="preserve">Need to explain why we chose this threshold </w:t>
      </w:r>
      <w:r w:rsidR="00806CDC">
        <w:rPr>
          <w:rFonts w:ascii="Arial" w:hAnsi="Arial" w:cs="Arial"/>
          <w:sz w:val="22"/>
          <w:szCs w:val="22"/>
        </w:rPr>
        <w:t xml:space="preserve">(joan? </w:t>
      </w:r>
      <w:r w:rsidR="00187C44">
        <w:rPr>
          <w:rFonts w:ascii="Arial" w:hAnsi="Arial" w:cs="Arial"/>
          <w:sz w:val="22"/>
          <w:szCs w:val="22"/>
        </w:rPr>
        <w:t>You h</w:t>
      </w:r>
      <w:r w:rsidR="00806CDC">
        <w:rPr>
          <w:rFonts w:ascii="Arial" w:hAnsi="Arial" w:cs="Arial"/>
          <w:sz w:val="22"/>
          <w:szCs w:val="22"/>
        </w:rPr>
        <w:t>ad really good explanation</w:t>
      </w:r>
      <w:r w:rsidR="008235A0">
        <w:rPr>
          <w:rFonts w:ascii="Arial" w:hAnsi="Arial" w:cs="Arial"/>
          <w:sz w:val="22"/>
          <w:szCs w:val="22"/>
        </w:rPr>
        <w:t>. I wrote this down in my notebook</w:t>
      </w:r>
      <w:r w:rsidR="00801FFA">
        <w:rPr>
          <w:rFonts w:ascii="Arial" w:hAnsi="Arial" w:cs="Arial"/>
          <w:sz w:val="22"/>
          <w:szCs w:val="22"/>
        </w:rPr>
        <w:t xml:space="preserve"> when you said it in our meeting</w:t>
      </w:r>
      <w:r w:rsidR="008235A0">
        <w:rPr>
          <w:rFonts w:ascii="Arial" w:hAnsi="Arial" w:cs="Arial"/>
          <w:sz w:val="22"/>
          <w:szCs w:val="22"/>
        </w:rPr>
        <w:t xml:space="preserve"> and then calder </w:t>
      </w:r>
      <w:r w:rsidR="00DC7181">
        <w:rPr>
          <w:rFonts w:ascii="Arial" w:hAnsi="Arial" w:cs="Arial"/>
          <w:sz w:val="22"/>
          <w:szCs w:val="22"/>
        </w:rPr>
        <w:t>DROPPED MY BAG CONTAINING MY</w:t>
      </w:r>
      <w:r w:rsidR="008235A0">
        <w:rPr>
          <w:rFonts w:ascii="Arial" w:hAnsi="Arial" w:cs="Arial"/>
          <w:sz w:val="22"/>
          <w:szCs w:val="22"/>
        </w:rPr>
        <w:t xml:space="preserve"> </w:t>
      </w:r>
      <w:r w:rsidR="00DC7181">
        <w:rPr>
          <w:rFonts w:ascii="Arial" w:hAnsi="Arial" w:cs="Arial"/>
          <w:sz w:val="22"/>
          <w:szCs w:val="22"/>
        </w:rPr>
        <w:t xml:space="preserve">NOTEBOOK </w:t>
      </w:r>
      <w:r w:rsidR="00A27C96">
        <w:rPr>
          <w:rFonts w:ascii="Arial" w:hAnsi="Arial" w:cs="Arial"/>
          <w:sz w:val="22"/>
          <w:szCs w:val="22"/>
        </w:rPr>
        <w:t>IN A</w:t>
      </w:r>
      <w:r w:rsidR="008235A0">
        <w:rPr>
          <w:rFonts w:ascii="Arial" w:hAnsi="Arial" w:cs="Arial"/>
          <w:sz w:val="22"/>
          <w:szCs w:val="22"/>
        </w:rPr>
        <w:t xml:space="preserve"> PUDDLE IN PALO ALTO.</w:t>
      </w:r>
      <w:r w:rsidR="003669D0">
        <w:rPr>
          <w:rFonts w:ascii="Arial" w:hAnsi="Arial" w:cs="Arial"/>
          <w:sz w:val="22"/>
          <w:szCs w:val="22"/>
        </w:rPr>
        <w:t xml:space="preserve"> So I need you to say it again sorry</w:t>
      </w:r>
      <w:r w:rsidR="00806CDC">
        <w:rPr>
          <w:rFonts w:ascii="Arial" w:hAnsi="Arial" w:cs="Arial"/>
          <w:sz w:val="22"/>
          <w:szCs w:val="22"/>
        </w:rPr>
        <w:t>)</w:t>
      </w:r>
    </w:p>
    <w:p w:rsidR="00A83FA8" w:rsidRDefault="00BE6FE4" w:rsidP="00AA510E">
      <w:pPr>
        <w:pStyle w:val="ListParagraph"/>
        <w:numPr>
          <w:ilvl w:val="0"/>
          <w:numId w:val="5"/>
        </w:numPr>
        <w:rPr>
          <w:rFonts w:ascii="Arial" w:hAnsi="Arial" w:cs="Arial"/>
          <w:sz w:val="22"/>
          <w:szCs w:val="22"/>
        </w:rPr>
      </w:pPr>
      <w:r>
        <w:rPr>
          <w:rFonts w:ascii="Arial" w:hAnsi="Arial" w:cs="Arial"/>
          <w:sz w:val="22"/>
          <w:szCs w:val="22"/>
        </w:rPr>
        <w:t>As in many population-level power outage datasets, c</w:t>
      </w:r>
      <w:r w:rsidR="00A83FA8" w:rsidRPr="00A83FA8">
        <w:rPr>
          <w:rFonts w:ascii="Arial" w:hAnsi="Arial" w:cs="Arial"/>
          <w:sz w:val="22"/>
          <w:szCs w:val="22"/>
        </w:rPr>
        <w:t xml:space="preserve">ounts of customers without power (henceforth, “customers out”) reported in this dataset do not necessarily track the same customers: if 10 customers are reported out in two subsequent hours in one county, the data do not contain information about whether the same 10 customers lacked power or if, for example, 10 customers were without power in the first hour and a different 10 </w:t>
      </w:r>
      <w:r w:rsidR="00A83FA8" w:rsidRPr="00A83FA8">
        <w:rPr>
          <w:rFonts w:ascii="Arial" w:hAnsi="Arial" w:cs="Arial"/>
          <w:sz w:val="22"/>
          <w:szCs w:val="22"/>
        </w:rPr>
        <w:lastRenderedPageBreak/>
        <w:t>customers were without power in the second hour, meaning 20 customers were without power for 1 hour each.</w:t>
      </w:r>
    </w:p>
    <w:p w:rsidR="00A83FA8" w:rsidRPr="00934746" w:rsidRDefault="006D40AB" w:rsidP="00934746">
      <w:pPr>
        <w:pStyle w:val="ListParagraph"/>
        <w:numPr>
          <w:ilvl w:val="0"/>
          <w:numId w:val="5"/>
        </w:numPr>
        <w:rPr>
          <w:rFonts w:ascii="Arial" w:hAnsi="Arial" w:cs="Arial"/>
          <w:sz w:val="22"/>
          <w:szCs w:val="22"/>
        </w:rPr>
      </w:pPr>
      <w:r>
        <w:rPr>
          <w:rFonts w:ascii="Arial" w:hAnsi="Arial" w:cs="Arial"/>
          <w:sz w:val="22"/>
          <w:szCs w:val="22"/>
        </w:rPr>
        <w:t>T</w:t>
      </w:r>
      <w:r w:rsidR="001F3D9F">
        <w:rPr>
          <w:rFonts w:ascii="Arial" w:hAnsi="Arial" w:cs="Arial"/>
          <w:sz w:val="22"/>
          <w:szCs w:val="22"/>
        </w:rPr>
        <w:t>herefore, t</w:t>
      </w:r>
      <w:r>
        <w:rPr>
          <w:rFonts w:ascii="Arial" w:hAnsi="Arial" w:cs="Arial"/>
          <w:sz w:val="22"/>
          <w:szCs w:val="22"/>
        </w:rPr>
        <w:t xml:space="preserve">hese outages </w:t>
      </w:r>
      <w:r w:rsidR="000B292A">
        <w:rPr>
          <w:rFonts w:ascii="Arial" w:hAnsi="Arial" w:cs="Arial"/>
          <w:sz w:val="22"/>
          <w:szCs w:val="22"/>
        </w:rPr>
        <w:t xml:space="preserve">don’t </w:t>
      </w:r>
      <w:r w:rsidR="00697F73">
        <w:rPr>
          <w:rFonts w:ascii="Arial" w:hAnsi="Arial" w:cs="Arial"/>
          <w:sz w:val="22"/>
          <w:szCs w:val="22"/>
        </w:rPr>
        <w:t>mean</w:t>
      </w:r>
      <w:r w:rsidR="000B292A">
        <w:rPr>
          <w:rFonts w:ascii="Arial" w:hAnsi="Arial" w:cs="Arial"/>
          <w:sz w:val="22"/>
          <w:szCs w:val="22"/>
        </w:rPr>
        <w:t xml:space="preserve"> exactly 1% of customers being out for 8+ hours, </w:t>
      </w:r>
      <w:r w:rsidR="00B12C5E">
        <w:rPr>
          <w:rFonts w:ascii="Arial" w:hAnsi="Arial" w:cs="Arial"/>
          <w:sz w:val="22"/>
          <w:szCs w:val="22"/>
        </w:rPr>
        <w:t xml:space="preserve">rather, they </w:t>
      </w:r>
      <w:r w:rsidR="005C78A4">
        <w:rPr>
          <w:rFonts w:ascii="Arial" w:hAnsi="Arial" w:cs="Arial"/>
          <w:sz w:val="22"/>
          <w:szCs w:val="22"/>
        </w:rPr>
        <w:t xml:space="preserve">represent some level of </w:t>
      </w:r>
      <w:r w:rsidR="00DB2940">
        <w:rPr>
          <w:rFonts w:ascii="Arial" w:hAnsi="Arial" w:cs="Arial"/>
          <w:sz w:val="22"/>
          <w:szCs w:val="22"/>
        </w:rPr>
        <w:t xml:space="preserve">large </w:t>
      </w:r>
      <w:r w:rsidR="005C78A4">
        <w:rPr>
          <w:rFonts w:ascii="Arial" w:hAnsi="Arial" w:cs="Arial"/>
          <w:sz w:val="22"/>
          <w:szCs w:val="22"/>
        </w:rPr>
        <w:t xml:space="preserve">power outage exposure among individuals in a county. </w:t>
      </w:r>
    </w:p>
    <w:p w:rsidR="006C397A" w:rsidRDefault="006C397A" w:rsidP="006A5E3F">
      <w:pPr>
        <w:pStyle w:val="ListParagraph"/>
        <w:rPr>
          <w:rFonts w:ascii="Arial" w:hAnsi="Arial" w:cs="Arial"/>
          <w:sz w:val="22"/>
          <w:szCs w:val="22"/>
        </w:rPr>
      </w:pPr>
    </w:p>
    <w:p w:rsidR="009360C7" w:rsidRPr="00447EB6" w:rsidRDefault="00431551" w:rsidP="00431551">
      <w:pPr>
        <w:pStyle w:val="ListParagraph"/>
        <w:numPr>
          <w:ilvl w:val="0"/>
          <w:numId w:val="5"/>
        </w:numPr>
        <w:rPr>
          <w:rFonts w:ascii="Arial" w:hAnsi="Arial" w:cs="Arial"/>
          <w:sz w:val="22"/>
          <w:szCs w:val="22"/>
        </w:rPr>
      </w:pPr>
      <w:r>
        <w:rPr>
          <w:rFonts w:ascii="Arial" w:hAnsi="Arial" w:cs="Arial"/>
          <w:sz w:val="22"/>
          <w:szCs w:val="22"/>
        </w:rPr>
        <w:t xml:space="preserve">We chose to look at 1, 3, 5% because </w:t>
      </w:r>
      <w:r w:rsidR="00042086">
        <w:rPr>
          <w:rFonts w:ascii="Arial" w:hAnsi="Arial" w:cs="Arial"/>
          <w:sz w:val="22"/>
          <w:szCs w:val="22"/>
        </w:rPr>
        <w:t>w</w:t>
      </w:r>
      <w:r w:rsidR="00023BB3">
        <w:rPr>
          <w:rFonts w:ascii="Arial" w:hAnsi="Arial" w:cs="Arial"/>
          <w:sz w:val="22"/>
          <w:szCs w:val="22"/>
        </w:rPr>
        <w:t xml:space="preserve">e hypothesized effects might be stronger when </w:t>
      </w:r>
      <w:r w:rsidR="004125FE">
        <w:rPr>
          <w:rFonts w:ascii="Arial" w:hAnsi="Arial" w:cs="Arial"/>
          <w:sz w:val="22"/>
          <w:szCs w:val="22"/>
        </w:rPr>
        <w:t>more people were affected</w:t>
      </w:r>
      <w:r w:rsidR="00E7218B">
        <w:rPr>
          <w:rFonts w:ascii="Arial" w:hAnsi="Arial" w:cs="Arial"/>
          <w:sz w:val="22"/>
          <w:szCs w:val="22"/>
        </w:rPr>
        <w:t xml:space="preserve"> in larger scale </w:t>
      </w:r>
      <w:r w:rsidR="004B7CE1">
        <w:rPr>
          <w:rFonts w:ascii="Arial" w:hAnsi="Arial" w:cs="Arial"/>
          <w:sz w:val="22"/>
          <w:szCs w:val="22"/>
        </w:rPr>
        <w:t>outages</w:t>
      </w:r>
      <w:r w:rsidR="00A93FE1">
        <w:rPr>
          <w:rFonts w:ascii="Arial" w:hAnsi="Arial" w:cs="Arial"/>
          <w:sz w:val="22"/>
          <w:szCs w:val="22"/>
        </w:rPr>
        <w:t xml:space="preserve">, so wanted to </w:t>
      </w:r>
      <w:r w:rsidR="006B2738">
        <w:rPr>
          <w:rFonts w:ascii="Arial" w:hAnsi="Arial" w:cs="Arial"/>
          <w:sz w:val="22"/>
          <w:szCs w:val="22"/>
        </w:rPr>
        <w:t>also</w:t>
      </w:r>
      <w:r w:rsidR="00A93FE1">
        <w:rPr>
          <w:rFonts w:ascii="Arial" w:hAnsi="Arial" w:cs="Arial"/>
          <w:sz w:val="22"/>
          <w:szCs w:val="22"/>
        </w:rPr>
        <w:t xml:space="preserve"> examine larger outages.</w:t>
      </w:r>
    </w:p>
    <w:p w:rsidR="00846042" w:rsidRDefault="006B541E" w:rsidP="00A875C4">
      <w:pPr>
        <w:pStyle w:val="ListParagraph"/>
        <w:numPr>
          <w:ilvl w:val="0"/>
          <w:numId w:val="5"/>
        </w:numPr>
        <w:rPr>
          <w:rFonts w:ascii="Arial" w:hAnsi="Arial" w:cs="Arial"/>
          <w:sz w:val="22"/>
          <w:szCs w:val="22"/>
        </w:rPr>
      </w:pPr>
      <w:r w:rsidRPr="00CB597F">
        <w:rPr>
          <w:rFonts w:ascii="Arial" w:hAnsi="Arial" w:cs="Arial"/>
          <w:sz w:val="22"/>
          <w:szCs w:val="22"/>
        </w:rPr>
        <w:t>We hypothesize that 8+ hour power outages are clinically relevant to older adult hospitalizations because batteries for most electricity-dependent medical equipment last 8 hours. During a power outage, electricity-dependent medical device users might experience adverse health effects without their equipment immediately after losing power to the equipment</w:t>
      </w:r>
    </w:p>
    <w:p w:rsidR="000A75FF" w:rsidRPr="00447EB6" w:rsidRDefault="000A75FF" w:rsidP="00A875C4">
      <w:pPr>
        <w:pStyle w:val="ListParagraph"/>
        <w:numPr>
          <w:ilvl w:val="0"/>
          <w:numId w:val="5"/>
        </w:numPr>
        <w:rPr>
          <w:rFonts w:ascii="Arial" w:hAnsi="Arial" w:cs="Arial"/>
          <w:sz w:val="22"/>
          <w:szCs w:val="22"/>
        </w:rPr>
      </w:pPr>
      <w:r w:rsidRPr="00E93047">
        <w:rPr>
          <w:rFonts w:ascii="Arial" w:hAnsi="Arial" w:cs="Arial"/>
          <w:sz w:val="22"/>
          <w:szCs w:val="22"/>
        </w:rPr>
        <w:t>Without air conditioning or heat, indoor temperatures may also begin to change over the course of 8 or more hours</w:t>
      </w:r>
      <w:r w:rsidR="009B14C7">
        <w:rPr>
          <w:rFonts w:ascii="Arial" w:hAnsi="Arial" w:cs="Arial"/>
          <w:sz w:val="22"/>
          <w:szCs w:val="22"/>
        </w:rPr>
        <w:t xml:space="preserve">, though we have no </w:t>
      </w:r>
      <w:r w:rsidR="008075B4">
        <w:rPr>
          <w:rFonts w:ascii="Arial" w:hAnsi="Arial" w:cs="Arial"/>
          <w:sz w:val="22"/>
          <w:szCs w:val="22"/>
        </w:rPr>
        <w:t>literature</w:t>
      </w:r>
      <w:r w:rsidR="009B14C7">
        <w:rPr>
          <w:rFonts w:ascii="Arial" w:hAnsi="Arial" w:cs="Arial"/>
          <w:sz w:val="22"/>
          <w:szCs w:val="22"/>
        </w:rPr>
        <w:t xml:space="preserve"> on the speed of indoor temperature </w:t>
      </w:r>
      <w:r w:rsidR="008075B4">
        <w:rPr>
          <w:rFonts w:ascii="Arial" w:hAnsi="Arial" w:cs="Arial"/>
          <w:sz w:val="22"/>
          <w:szCs w:val="22"/>
        </w:rPr>
        <w:t>c</w:t>
      </w:r>
      <w:r w:rsidR="009B14C7">
        <w:rPr>
          <w:rFonts w:ascii="Arial" w:hAnsi="Arial" w:cs="Arial"/>
          <w:sz w:val="22"/>
          <w:szCs w:val="22"/>
        </w:rPr>
        <w:t xml:space="preserve">hange. </w:t>
      </w:r>
    </w:p>
    <w:p w:rsidR="00447EB6" w:rsidRPr="00BD30E5" w:rsidRDefault="00D20C5B" w:rsidP="00BD30E5">
      <w:pPr>
        <w:pStyle w:val="ListParagraph"/>
        <w:numPr>
          <w:ilvl w:val="0"/>
          <w:numId w:val="5"/>
        </w:numPr>
        <w:rPr>
          <w:rFonts w:ascii="Arial" w:hAnsi="Arial" w:cs="Arial"/>
          <w:sz w:val="22"/>
          <w:szCs w:val="22"/>
        </w:rPr>
      </w:pPr>
      <w:r>
        <w:rPr>
          <w:rFonts w:ascii="Arial" w:hAnsi="Arial" w:cs="Arial"/>
          <w:sz w:val="22"/>
          <w:szCs w:val="22"/>
        </w:rPr>
        <w:t>also</w:t>
      </w:r>
      <w:r w:rsidR="00447EB6">
        <w:rPr>
          <w:rFonts w:ascii="Arial" w:hAnsi="Arial" w:cs="Arial"/>
          <w:sz w:val="22"/>
          <w:szCs w:val="22"/>
        </w:rPr>
        <w:t xml:space="preserve"> n</w:t>
      </w:r>
      <w:r w:rsidR="00447EB6">
        <w:rPr>
          <w:rFonts w:ascii="Arial" w:hAnsi="Arial" w:cs="Arial"/>
          <w:sz w:val="22"/>
          <w:szCs w:val="22"/>
        </w:rPr>
        <w:t xml:space="preserve">o literature on the health-relevant duration of power outage. </w:t>
      </w:r>
    </w:p>
    <w:p w:rsidR="00032C01" w:rsidRDefault="00032C01" w:rsidP="00A875C4">
      <w:pPr>
        <w:pStyle w:val="ListParagraph"/>
        <w:numPr>
          <w:ilvl w:val="0"/>
          <w:numId w:val="5"/>
        </w:numPr>
        <w:rPr>
          <w:rFonts w:ascii="Arial" w:hAnsi="Arial" w:cs="Arial"/>
          <w:sz w:val="22"/>
          <w:szCs w:val="22"/>
        </w:rPr>
      </w:pPr>
      <w:r>
        <w:rPr>
          <w:rFonts w:ascii="Arial" w:hAnsi="Arial" w:cs="Arial"/>
          <w:sz w:val="22"/>
          <w:szCs w:val="22"/>
        </w:rPr>
        <w:t>Conducted a sensitivity an</w:t>
      </w:r>
      <w:r w:rsidR="00586A5B">
        <w:rPr>
          <w:rFonts w:ascii="Arial" w:hAnsi="Arial" w:cs="Arial"/>
          <w:sz w:val="22"/>
          <w:szCs w:val="22"/>
        </w:rPr>
        <w:t>al</w:t>
      </w:r>
      <w:r>
        <w:rPr>
          <w:rFonts w:ascii="Arial" w:hAnsi="Arial" w:cs="Arial"/>
          <w:sz w:val="22"/>
          <w:szCs w:val="22"/>
        </w:rPr>
        <w:t xml:space="preserve">ysis with </w:t>
      </w:r>
      <w:r w:rsidR="00CE4B19">
        <w:rPr>
          <w:rFonts w:ascii="Arial" w:hAnsi="Arial" w:cs="Arial"/>
          <w:sz w:val="22"/>
          <w:szCs w:val="22"/>
        </w:rPr>
        <w:t>other durations</w:t>
      </w:r>
      <w:r w:rsidR="00A35703">
        <w:rPr>
          <w:rFonts w:ascii="Arial" w:hAnsi="Arial" w:cs="Arial"/>
          <w:sz w:val="22"/>
          <w:szCs w:val="22"/>
        </w:rPr>
        <w:t>, and</w:t>
      </w:r>
      <w:r w:rsidR="00EC1C3A">
        <w:rPr>
          <w:rFonts w:ascii="Arial" w:hAnsi="Arial" w:cs="Arial"/>
          <w:sz w:val="22"/>
          <w:szCs w:val="22"/>
        </w:rPr>
        <w:t xml:space="preserve"> a secondary analysis </w:t>
      </w:r>
      <w:r w:rsidR="00A9638B">
        <w:rPr>
          <w:rFonts w:ascii="Arial" w:hAnsi="Arial" w:cs="Arial"/>
          <w:sz w:val="22"/>
          <w:szCs w:val="22"/>
        </w:rPr>
        <w:t>where</w:t>
      </w:r>
      <w:r w:rsidR="00EC1C3A">
        <w:rPr>
          <w:rFonts w:ascii="Arial" w:hAnsi="Arial" w:cs="Arial"/>
          <w:sz w:val="22"/>
          <w:szCs w:val="22"/>
        </w:rPr>
        <w:t xml:space="preserve"> we</w:t>
      </w:r>
      <w:r w:rsidR="00A35703">
        <w:rPr>
          <w:rFonts w:ascii="Arial" w:hAnsi="Arial" w:cs="Arial"/>
          <w:sz w:val="22"/>
          <w:szCs w:val="22"/>
        </w:rPr>
        <w:t xml:space="preserve"> looked at continuous metric of daily number of hours without power </w:t>
      </w:r>
      <w:r w:rsidR="0074750F">
        <w:rPr>
          <w:rFonts w:ascii="Arial" w:hAnsi="Arial" w:cs="Arial"/>
          <w:sz w:val="22"/>
          <w:szCs w:val="22"/>
        </w:rPr>
        <w:t xml:space="preserve">(hrs </w:t>
      </w:r>
      <w:r w:rsidR="00AC63D8">
        <w:rPr>
          <w:rFonts w:ascii="Arial" w:hAnsi="Arial" w:cs="Arial"/>
          <w:sz w:val="22"/>
          <w:szCs w:val="22"/>
        </w:rPr>
        <w:t>where</w:t>
      </w:r>
      <w:r w:rsidR="0074750F">
        <w:rPr>
          <w:rFonts w:ascii="Arial" w:hAnsi="Arial" w:cs="Arial"/>
          <w:sz w:val="22"/>
          <w:szCs w:val="22"/>
        </w:rPr>
        <w:t xml:space="preserve"> &gt;1% of population is without power) </w:t>
      </w:r>
      <w:r w:rsidR="000C38E3">
        <w:rPr>
          <w:rFonts w:ascii="Arial" w:hAnsi="Arial" w:cs="Arial"/>
          <w:sz w:val="22"/>
          <w:szCs w:val="22"/>
        </w:rPr>
        <w:t xml:space="preserve">to determine if there were threshold effects. </w:t>
      </w:r>
    </w:p>
    <w:p w:rsidR="002D3A38" w:rsidRDefault="002D3A38" w:rsidP="002D3A38">
      <w:pPr>
        <w:rPr>
          <w:rFonts w:ascii="Arial" w:hAnsi="Arial" w:cs="Arial"/>
          <w:sz w:val="22"/>
          <w:szCs w:val="22"/>
        </w:rPr>
      </w:pPr>
    </w:p>
    <w:p w:rsidR="002D3A38" w:rsidRDefault="007B7917" w:rsidP="002D3A38">
      <w:pPr>
        <w:rPr>
          <w:rFonts w:ascii="Arial" w:hAnsi="Arial" w:cs="Arial"/>
          <w:sz w:val="22"/>
          <w:szCs w:val="22"/>
        </w:rPr>
      </w:pPr>
      <w:r>
        <w:rPr>
          <w:rFonts w:ascii="Arial" w:hAnsi="Arial" w:cs="Arial"/>
          <w:sz w:val="22"/>
          <w:szCs w:val="22"/>
        </w:rPr>
        <w:t>S</w:t>
      </w:r>
      <w:r w:rsidR="0081792F">
        <w:rPr>
          <w:rFonts w:ascii="Arial" w:hAnsi="Arial" w:cs="Arial"/>
          <w:sz w:val="22"/>
          <w:szCs w:val="22"/>
        </w:rPr>
        <w:t xml:space="preserve">tatistical analysis: </w:t>
      </w:r>
    </w:p>
    <w:p w:rsidR="00B15C85" w:rsidRDefault="00B15C85" w:rsidP="002D3A38">
      <w:pPr>
        <w:rPr>
          <w:rFonts w:ascii="Arial" w:hAnsi="Arial" w:cs="Arial"/>
          <w:sz w:val="22"/>
          <w:szCs w:val="22"/>
        </w:rPr>
      </w:pPr>
    </w:p>
    <w:p w:rsidR="00B15C85" w:rsidRDefault="00955CA0" w:rsidP="00724CA1">
      <w:pPr>
        <w:pStyle w:val="ListParagraph"/>
        <w:numPr>
          <w:ilvl w:val="0"/>
          <w:numId w:val="5"/>
        </w:numPr>
        <w:rPr>
          <w:rFonts w:ascii="Arial" w:hAnsi="Arial" w:cs="Arial"/>
          <w:sz w:val="22"/>
          <w:szCs w:val="22"/>
        </w:rPr>
      </w:pPr>
      <w:r w:rsidRPr="00724CA1">
        <w:rPr>
          <w:rFonts w:ascii="Arial" w:hAnsi="Arial" w:cs="Arial"/>
          <w:sz w:val="22"/>
          <w:szCs w:val="22"/>
        </w:rPr>
        <w:t xml:space="preserve">We used a </w:t>
      </w:r>
      <w:r w:rsidR="0000570D" w:rsidRPr="00724CA1">
        <w:rPr>
          <w:rFonts w:ascii="Arial" w:hAnsi="Arial" w:cs="Arial"/>
          <w:sz w:val="22"/>
          <w:szCs w:val="22"/>
        </w:rPr>
        <w:t xml:space="preserve">case-crossover design with a </w:t>
      </w:r>
      <w:r w:rsidRPr="00724CA1">
        <w:rPr>
          <w:rFonts w:ascii="Arial" w:hAnsi="Arial" w:cs="Arial"/>
          <w:sz w:val="22"/>
          <w:szCs w:val="22"/>
        </w:rPr>
        <w:t xml:space="preserve">conditional Poisson model </w:t>
      </w:r>
      <w:r w:rsidR="0000570D" w:rsidRPr="00724CA1">
        <w:rPr>
          <w:rFonts w:ascii="Arial" w:hAnsi="Arial" w:cs="Arial"/>
          <w:sz w:val="22"/>
          <w:szCs w:val="22"/>
        </w:rPr>
        <w:t xml:space="preserve">to analyze the </w:t>
      </w:r>
      <w:r w:rsidR="00724CA1" w:rsidRPr="00724CA1">
        <w:rPr>
          <w:rFonts w:ascii="Arial" w:hAnsi="Arial" w:cs="Arial"/>
          <w:sz w:val="22"/>
          <w:szCs w:val="22"/>
        </w:rPr>
        <w:t>association</w:t>
      </w:r>
      <w:r w:rsidR="0000570D" w:rsidRPr="00724CA1">
        <w:rPr>
          <w:rFonts w:ascii="Arial" w:hAnsi="Arial" w:cs="Arial"/>
          <w:sz w:val="22"/>
          <w:szCs w:val="22"/>
        </w:rPr>
        <w:t xml:space="preserve"> between daily county-level power outage </w:t>
      </w:r>
      <w:r w:rsidR="00724CA1">
        <w:rPr>
          <w:rFonts w:ascii="Arial" w:hAnsi="Arial" w:cs="Arial"/>
          <w:sz w:val="22"/>
          <w:szCs w:val="22"/>
        </w:rPr>
        <w:t>exposure and CVD and respiratory hospitalization risk</w:t>
      </w:r>
      <w:r w:rsidR="00D30E56">
        <w:rPr>
          <w:rFonts w:ascii="Arial" w:hAnsi="Arial" w:cs="Arial"/>
          <w:sz w:val="22"/>
          <w:szCs w:val="22"/>
        </w:rPr>
        <w:t xml:space="preserve"> separately in two different models, as we hypothesized power outage may have different effects on </w:t>
      </w:r>
      <w:r w:rsidR="00D00596">
        <w:rPr>
          <w:rFonts w:ascii="Arial" w:hAnsi="Arial" w:cs="Arial"/>
          <w:sz w:val="22"/>
          <w:szCs w:val="22"/>
        </w:rPr>
        <w:t xml:space="preserve">these different types hosp. </w:t>
      </w:r>
    </w:p>
    <w:p w:rsidR="00641F80" w:rsidRDefault="00D73A7E" w:rsidP="00724CA1">
      <w:pPr>
        <w:pStyle w:val="ListParagraph"/>
        <w:numPr>
          <w:ilvl w:val="0"/>
          <w:numId w:val="5"/>
        </w:numPr>
        <w:rPr>
          <w:rFonts w:ascii="Arial" w:hAnsi="Arial" w:cs="Arial"/>
          <w:sz w:val="22"/>
          <w:szCs w:val="22"/>
        </w:rPr>
      </w:pPr>
      <w:r>
        <w:rPr>
          <w:rFonts w:ascii="Arial" w:hAnsi="Arial" w:cs="Arial"/>
          <w:sz w:val="22"/>
          <w:szCs w:val="22"/>
        </w:rPr>
        <w:t xml:space="preserve">This method is an extension of a case-crossover design using a logistic regression model, that affords extra computational efficiency </w:t>
      </w:r>
    </w:p>
    <w:p w:rsidR="00D73A7E" w:rsidRDefault="00487032" w:rsidP="00724CA1">
      <w:pPr>
        <w:pStyle w:val="ListParagraph"/>
        <w:numPr>
          <w:ilvl w:val="0"/>
          <w:numId w:val="5"/>
        </w:numPr>
        <w:rPr>
          <w:rFonts w:ascii="Arial" w:hAnsi="Arial" w:cs="Arial"/>
          <w:sz w:val="22"/>
          <w:szCs w:val="22"/>
        </w:rPr>
      </w:pPr>
      <w:r>
        <w:rPr>
          <w:rFonts w:ascii="Arial" w:hAnsi="Arial" w:cs="Arial"/>
          <w:sz w:val="22"/>
          <w:szCs w:val="22"/>
        </w:rPr>
        <w:t xml:space="preserve">It is equivalent to conducting a </w:t>
      </w:r>
      <w:r w:rsidR="009957C7">
        <w:rPr>
          <w:rFonts w:ascii="Arial" w:hAnsi="Arial" w:cs="Arial"/>
          <w:sz w:val="22"/>
          <w:szCs w:val="22"/>
        </w:rPr>
        <w:t>traditional</w:t>
      </w:r>
      <w:r>
        <w:rPr>
          <w:rFonts w:ascii="Arial" w:hAnsi="Arial" w:cs="Arial"/>
          <w:sz w:val="22"/>
          <w:szCs w:val="22"/>
        </w:rPr>
        <w:t xml:space="preserve"> case-crossover study using </w:t>
      </w:r>
      <w:r w:rsidR="009957C7">
        <w:rPr>
          <w:rFonts w:ascii="Arial" w:hAnsi="Arial" w:cs="Arial"/>
          <w:sz w:val="22"/>
          <w:szCs w:val="22"/>
        </w:rPr>
        <w:t>logistic</w:t>
      </w:r>
      <w:r>
        <w:rPr>
          <w:rFonts w:ascii="Arial" w:hAnsi="Arial" w:cs="Arial"/>
          <w:sz w:val="22"/>
          <w:szCs w:val="22"/>
        </w:rPr>
        <w:t xml:space="preserve"> regression. </w:t>
      </w:r>
    </w:p>
    <w:p w:rsidR="009957C7" w:rsidRDefault="008C4EFE" w:rsidP="00724CA1">
      <w:pPr>
        <w:pStyle w:val="ListParagraph"/>
        <w:numPr>
          <w:ilvl w:val="0"/>
          <w:numId w:val="5"/>
        </w:numPr>
        <w:rPr>
          <w:rFonts w:ascii="Arial" w:hAnsi="Arial" w:cs="Arial"/>
          <w:sz w:val="22"/>
          <w:szCs w:val="22"/>
        </w:rPr>
      </w:pPr>
      <w:r>
        <w:rPr>
          <w:rFonts w:ascii="Arial" w:hAnsi="Arial" w:cs="Arial"/>
          <w:sz w:val="22"/>
          <w:szCs w:val="22"/>
        </w:rPr>
        <w:t>selected</w:t>
      </w:r>
      <w:r w:rsidR="009957C7">
        <w:rPr>
          <w:rFonts w:ascii="Arial" w:hAnsi="Arial" w:cs="Arial"/>
          <w:sz w:val="22"/>
          <w:szCs w:val="22"/>
        </w:rPr>
        <w:t xml:space="preserve"> control days from same county for every county-day with non-zero hospitalization count, matching on day of week and month</w:t>
      </w:r>
      <w:r w:rsidR="000571BA">
        <w:rPr>
          <w:rFonts w:ascii="Arial" w:hAnsi="Arial" w:cs="Arial"/>
          <w:sz w:val="22"/>
          <w:szCs w:val="22"/>
        </w:rPr>
        <w:t xml:space="preserve"> to control for time-varying confounding. </w:t>
      </w:r>
    </w:p>
    <w:p w:rsidR="00A05FBC" w:rsidRDefault="00A05FBC" w:rsidP="00724CA1">
      <w:pPr>
        <w:pStyle w:val="ListParagraph"/>
        <w:numPr>
          <w:ilvl w:val="0"/>
          <w:numId w:val="5"/>
        </w:numPr>
        <w:rPr>
          <w:rFonts w:ascii="Arial" w:hAnsi="Arial" w:cs="Arial"/>
          <w:sz w:val="22"/>
          <w:szCs w:val="22"/>
        </w:rPr>
      </w:pPr>
      <w:r>
        <w:rPr>
          <w:rFonts w:ascii="Arial" w:hAnsi="Arial" w:cs="Arial"/>
          <w:sz w:val="22"/>
          <w:szCs w:val="22"/>
        </w:rPr>
        <w:t xml:space="preserve">By matching </w:t>
      </w:r>
      <w:r w:rsidR="002005C1">
        <w:rPr>
          <w:rFonts w:ascii="Arial" w:hAnsi="Arial" w:cs="Arial"/>
          <w:sz w:val="22"/>
          <w:szCs w:val="22"/>
        </w:rPr>
        <w:t xml:space="preserve">on county, day of week, and month, </w:t>
      </w:r>
      <w:r w:rsidR="002005C1" w:rsidRPr="002005C1">
        <w:rPr>
          <w:rFonts w:ascii="Arial" w:hAnsi="Arial" w:cs="Arial"/>
          <w:sz w:val="22"/>
          <w:szCs w:val="22"/>
        </w:rPr>
        <w:t xml:space="preserve">county-level factors like county-level SES which could affect hospitalization rates and power outage rates, are automatically controlled for </w:t>
      </w:r>
    </w:p>
    <w:p w:rsidR="00391EA6" w:rsidRPr="00391EA6" w:rsidRDefault="00391EA6" w:rsidP="00391EA6">
      <w:pPr>
        <w:pStyle w:val="ListParagraph"/>
        <w:numPr>
          <w:ilvl w:val="0"/>
          <w:numId w:val="5"/>
        </w:numPr>
        <w:rPr>
          <w:rFonts w:ascii="Arial" w:hAnsi="Arial" w:cs="Arial"/>
          <w:sz w:val="22"/>
          <w:szCs w:val="22"/>
        </w:rPr>
      </w:pPr>
      <w:r w:rsidRPr="00391EA6">
        <w:rPr>
          <w:rFonts w:ascii="Arial" w:hAnsi="Arial" w:cs="Arial"/>
          <w:sz w:val="22"/>
          <w:szCs w:val="22"/>
        </w:rPr>
        <w:t xml:space="preserve">We still needed to control for some time-varying confounders like temperature, wind speed, and precipitation, because hot temperatures can cause outages and also hospitalizations, and so do storms, and could still induce an association even though we are using this matching </w:t>
      </w:r>
    </w:p>
    <w:p w:rsidR="00391EA6" w:rsidRPr="00391EA6" w:rsidRDefault="00391EA6" w:rsidP="00391EA6">
      <w:pPr>
        <w:pStyle w:val="ListParagraph"/>
        <w:numPr>
          <w:ilvl w:val="0"/>
          <w:numId w:val="5"/>
        </w:numPr>
        <w:rPr>
          <w:rFonts w:ascii="Arial" w:hAnsi="Arial" w:cs="Arial"/>
          <w:sz w:val="22"/>
          <w:szCs w:val="22"/>
        </w:rPr>
      </w:pPr>
      <w:r w:rsidRPr="00391EA6">
        <w:rPr>
          <w:rFonts w:ascii="Arial" w:hAnsi="Arial" w:cs="Arial"/>
          <w:sz w:val="22"/>
          <w:szCs w:val="22"/>
        </w:rPr>
        <w:t>Controlled using gridmet, which is a dataset of daily high-spatial resolution (~4-km, 1/24th degree) surface meteorological data</w:t>
      </w:r>
    </w:p>
    <w:p w:rsidR="00391EA6" w:rsidRDefault="00391EA6" w:rsidP="00724CA1">
      <w:pPr>
        <w:pStyle w:val="ListParagraph"/>
        <w:numPr>
          <w:ilvl w:val="0"/>
          <w:numId w:val="5"/>
        </w:numPr>
        <w:rPr>
          <w:rFonts w:ascii="Arial" w:hAnsi="Arial" w:cs="Arial"/>
          <w:sz w:val="22"/>
          <w:szCs w:val="22"/>
        </w:rPr>
      </w:pPr>
      <w:r>
        <w:rPr>
          <w:rFonts w:ascii="Arial" w:hAnsi="Arial" w:cs="Arial"/>
          <w:sz w:val="22"/>
          <w:szCs w:val="22"/>
        </w:rPr>
        <w:t>Used mean county-level maximum temperature, wind speed, and total mm of precip for 2018</w:t>
      </w:r>
    </w:p>
    <w:p w:rsidR="00284281" w:rsidRDefault="004F1A4A" w:rsidP="00724CA1">
      <w:pPr>
        <w:pStyle w:val="ListParagraph"/>
        <w:numPr>
          <w:ilvl w:val="0"/>
          <w:numId w:val="5"/>
        </w:numPr>
        <w:rPr>
          <w:rFonts w:ascii="Arial" w:hAnsi="Arial" w:cs="Arial"/>
          <w:sz w:val="22"/>
          <w:szCs w:val="22"/>
        </w:rPr>
      </w:pPr>
      <w:r>
        <w:rPr>
          <w:rFonts w:ascii="Arial" w:hAnsi="Arial" w:cs="Arial"/>
          <w:sz w:val="22"/>
          <w:szCs w:val="22"/>
        </w:rPr>
        <w:t>Included max temp in the model as a natural spline w 3 dfs.</w:t>
      </w:r>
    </w:p>
    <w:p w:rsidR="004F1A4A" w:rsidRDefault="00ED26D3" w:rsidP="00724CA1">
      <w:pPr>
        <w:pStyle w:val="ListParagraph"/>
        <w:numPr>
          <w:ilvl w:val="0"/>
          <w:numId w:val="5"/>
        </w:numPr>
        <w:rPr>
          <w:rFonts w:ascii="Arial" w:hAnsi="Arial" w:cs="Arial"/>
          <w:sz w:val="22"/>
          <w:szCs w:val="22"/>
        </w:rPr>
      </w:pPr>
      <w:r>
        <w:rPr>
          <w:rFonts w:ascii="Arial" w:hAnsi="Arial" w:cs="Arial"/>
          <w:sz w:val="22"/>
          <w:szCs w:val="22"/>
        </w:rPr>
        <w:t xml:space="preserve">Chose how to model </w:t>
      </w:r>
      <w:r w:rsidR="00A36435">
        <w:rPr>
          <w:rFonts w:ascii="Arial" w:hAnsi="Arial" w:cs="Arial"/>
          <w:sz w:val="22"/>
          <w:szCs w:val="22"/>
        </w:rPr>
        <w:t xml:space="preserve">relationship between precip and wind speed and </w:t>
      </w:r>
      <w:r w:rsidR="00691AE6">
        <w:rPr>
          <w:rFonts w:ascii="Arial" w:hAnsi="Arial" w:cs="Arial"/>
          <w:sz w:val="22"/>
          <w:szCs w:val="22"/>
        </w:rPr>
        <w:t xml:space="preserve">hospitalizations by removing power outage from the model, </w:t>
      </w:r>
      <w:r w:rsidR="00357A14">
        <w:rPr>
          <w:rFonts w:ascii="Arial" w:hAnsi="Arial" w:cs="Arial"/>
          <w:sz w:val="22"/>
          <w:szCs w:val="22"/>
        </w:rPr>
        <w:t>leaving covariates in, and modelling the relationship b</w:t>
      </w:r>
      <w:r w:rsidR="006E42C2">
        <w:rPr>
          <w:rFonts w:ascii="Arial" w:hAnsi="Arial" w:cs="Arial"/>
          <w:sz w:val="22"/>
          <w:szCs w:val="22"/>
        </w:rPr>
        <w:t>etw</w:t>
      </w:r>
      <w:r w:rsidR="00357A14">
        <w:rPr>
          <w:rFonts w:ascii="Arial" w:hAnsi="Arial" w:cs="Arial"/>
          <w:sz w:val="22"/>
          <w:szCs w:val="22"/>
        </w:rPr>
        <w:t>een precip and windspeed  and hosp as</w:t>
      </w:r>
      <w:r w:rsidR="00691AE6">
        <w:rPr>
          <w:rFonts w:ascii="Arial" w:hAnsi="Arial" w:cs="Arial"/>
          <w:sz w:val="22"/>
          <w:szCs w:val="22"/>
        </w:rPr>
        <w:t xml:space="preserve"> linear </w:t>
      </w:r>
      <w:r w:rsidR="00357A14">
        <w:rPr>
          <w:rFonts w:ascii="Arial" w:hAnsi="Arial" w:cs="Arial"/>
          <w:sz w:val="22"/>
          <w:szCs w:val="22"/>
        </w:rPr>
        <w:t>or with</w:t>
      </w:r>
      <w:r w:rsidR="00691AE6">
        <w:rPr>
          <w:rFonts w:ascii="Arial" w:hAnsi="Arial" w:cs="Arial"/>
          <w:sz w:val="22"/>
          <w:szCs w:val="22"/>
        </w:rPr>
        <w:t xml:space="preserve"> natural splines w 2-3 of freedom, and </w:t>
      </w:r>
      <w:r w:rsidR="00347C40">
        <w:rPr>
          <w:rFonts w:ascii="Arial" w:hAnsi="Arial" w:cs="Arial"/>
          <w:sz w:val="22"/>
          <w:szCs w:val="22"/>
        </w:rPr>
        <w:t xml:space="preserve">picking the best model fit </w:t>
      </w:r>
      <w:r w:rsidR="00907CCD">
        <w:rPr>
          <w:rFonts w:ascii="Arial" w:hAnsi="Arial" w:cs="Arial"/>
          <w:sz w:val="22"/>
          <w:szCs w:val="22"/>
        </w:rPr>
        <w:t>using an anova</w:t>
      </w:r>
      <w:r w:rsidR="00347C40">
        <w:rPr>
          <w:rFonts w:ascii="Arial" w:hAnsi="Arial" w:cs="Arial"/>
          <w:sz w:val="22"/>
          <w:szCs w:val="22"/>
        </w:rPr>
        <w:t xml:space="preserve">. </w:t>
      </w:r>
    </w:p>
    <w:p w:rsidR="00CD5C70" w:rsidRDefault="0040212A" w:rsidP="00724CA1">
      <w:pPr>
        <w:pStyle w:val="ListParagraph"/>
        <w:numPr>
          <w:ilvl w:val="0"/>
          <w:numId w:val="5"/>
        </w:numPr>
        <w:rPr>
          <w:rFonts w:ascii="Arial" w:hAnsi="Arial" w:cs="Arial"/>
          <w:sz w:val="22"/>
          <w:szCs w:val="22"/>
        </w:rPr>
      </w:pPr>
      <w:r>
        <w:rPr>
          <w:rFonts w:ascii="Arial" w:hAnsi="Arial" w:cs="Arial"/>
          <w:sz w:val="22"/>
          <w:szCs w:val="22"/>
        </w:rPr>
        <w:lastRenderedPageBreak/>
        <w:t xml:space="preserve">We chose wind speed 3 dfs and precip </w:t>
      </w:r>
      <w:r w:rsidR="00D148E0">
        <w:rPr>
          <w:rFonts w:ascii="Arial" w:hAnsi="Arial" w:cs="Arial"/>
          <w:sz w:val="22"/>
          <w:szCs w:val="22"/>
        </w:rPr>
        <w:t>linear</w:t>
      </w:r>
      <w:r>
        <w:rPr>
          <w:rFonts w:ascii="Arial" w:hAnsi="Arial" w:cs="Arial"/>
          <w:sz w:val="22"/>
          <w:szCs w:val="22"/>
        </w:rPr>
        <w:t xml:space="preserve"> for </w:t>
      </w:r>
      <w:r w:rsidR="00D148E0">
        <w:rPr>
          <w:rFonts w:ascii="Arial" w:hAnsi="Arial" w:cs="Arial"/>
          <w:sz w:val="22"/>
          <w:szCs w:val="22"/>
        </w:rPr>
        <w:t>respiratory</w:t>
      </w:r>
      <w:r>
        <w:rPr>
          <w:rFonts w:ascii="Arial" w:hAnsi="Arial" w:cs="Arial"/>
          <w:sz w:val="22"/>
          <w:szCs w:val="22"/>
        </w:rPr>
        <w:t xml:space="preserve"> hospitalizations and with 2 dfs for cvd </w:t>
      </w:r>
      <w:r w:rsidR="00D148E0">
        <w:rPr>
          <w:rFonts w:ascii="Arial" w:hAnsi="Arial" w:cs="Arial"/>
          <w:sz w:val="22"/>
          <w:szCs w:val="22"/>
        </w:rPr>
        <w:t>hospitalizations</w:t>
      </w:r>
      <w:r>
        <w:rPr>
          <w:rFonts w:ascii="Arial" w:hAnsi="Arial" w:cs="Arial"/>
          <w:sz w:val="22"/>
          <w:szCs w:val="22"/>
        </w:rPr>
        <w:t xml:space="preserve">. </w:t>
      </w:r>
    </w:p>
    <w:p w:rsidR="00D148E0" w:rsidRDefault="00D148E0" w:rsidP="00D148E0">
      <w:pPr>
        <w:pStyle w:val="ListParagraph"/>
        <w:rPr>
          <w:rFonts w:ascii="Arial" w:hAnsi="Arial" w:cs="Arial"/>
          <w:sz w:val="22"/>
          <w:szCs w:val="22"/>
        </w:rPr>
      </w:pPr>
    </w:p>
    <w:p w:rsidR="009F32A3" w:rsidRPr="004053A1" w:rsidRDefault="00176562" w:rsidP="004053A1">
      <w:pPr>
        <w:pStyle w:val="ListParagraph"/>
        <w:numPr>
          <w:ilvl w:val="0"/>
          <w:numId w:val="5"/>
        </w:numPr>
        <w:rPr>
          <w:rFonts w:ascii="Arial" w:hAnsi="Arial" w:cs="Arial"/>
          <w:sz w:val="22"/>
          <w:szCs w:val="22"/>
        </w:rPr>
      </w:pPr>
      <w:r>
        <w:rPr>
          <w:rFonts w:ascii="Arial" w:hAnsi="Arial" w:cs="Arial"/>
          <w:sz w:val="22"/>
          <w:szCs w:val="22"/>
        </w:rPr>
        <w:t xml:space="preserve">Included lag terms because we though there would be </w:t>
      </w:r>
      <w:r w:rsidR="006C4EDE">
        <w:rPr>
          <w:rFonts w:ascii="Arial" w:hAnsi="Arial" w:cs="Arial"/>
          <w:sz w:val="22"/>
          <w:szCs w:val="22"/>
        </w:rPr>
        <w:t>lagged effects of power outage since temp has lagged effects on cvd a</w:t>
      </w:r>
      <w:r w:rsidR="006419B7">
        <w:rPr>
          <w:rFonts w:ascii="Arial" w:hAnsi="Arial" w:cs="Arial"/>
          <w:sz w:val="22"/>
          <w:szCs w:val="22"/>
        </w:rPr>
        <w:t>n</w:t>
      </w:r>
      <w:r w:rsidR="006C4EDE">
        <w:rPr>
          <w:rFonts w:ascii="Arial" w:hAnsi="Arial" w:cs="Arial"/>
          <w:sz w:val="22"/>
          <w:szCs w:val="22"/>
        </w:rPr>
        <w:t xml:space="preserve">d resp, and </w:t>
      </w:r>
      <w:r w:rsidR="006419B7">
        <w:rPr>
          <w:rFonts w:ascii="Arial" w:hAnsi="Arial" w:cs="Arial"/>
          <w:sz w:val="22"/>
          <w:szCs w:val="22"/>
        </w:rPr>
        <w:t xml:space="preserve">other studies have reported this </w:t>
      </w:r>
    </w:p>
    <w:p w:rsidR="000E1CAF" w:rsidRDefault="004053A1" w:rsidP="00724CA1">
      <w:pPr>
        <w:pStyle w:val="ListParagraph"/>
        <w:numPr>
          <w:ilvl w:val="0"/>
          <w:numId w:val="5"/>
        </w:numPr>
        <w:rPr>
          <w:rFonts w:ascii="Arial" w:hAnsi="Arial" w:cs="Arial"/>
          <w:sz w:val="22"/>
          <w:szCs w:val="22"/>
        </w:rPr>
      </w:pPr>
      <w:r>
        <w:rPr>
          <w:rFonts w:ascii="Arial" w:hAnsi="Arial" w:cs="Arial"/>
          <w:sz w:val="22"/>
          <w:szCs w:val="22"/>
        </w:rPr>
        <w:t>Moderate autocorrelation in outage exposure (0.2</w:t>
      </w:r>
      <w:r w:rsidR="000E1CAF">
        <w:rPr>
          <w:rFonts w:ascii="Arial" w:hAnsi="Arial" w:cs="Arial"/>
          <w:sz w:val="22"/>
          <w:szCs w:val="22"/>
        </w:rPr>
        <w:t xml:space="preserve"> correlation between lags 0 and 1</w:t>
      </w:r>
      <w:r>
        <w:rPr>
          <w:rFonts w:ascii="Arial" w:hAnsi="Arial" w:cs="Arial"/>
          <w:sz w:val="22"/>
          <w:szCs w:val="22"/>
        </w:rPr>
        <w:t>).</w:t>
      </w:r>
    </w:p>
    <w:p w:rsidR="009F32A3" w:rsidRDefault="000E1CAF" w:rsidP="00724CA1">
      <w:pPr>
        <w:pStyle w:val="ListParagraph"/>
        <w:numPr>
          <w:ilvl w:val="0"/>
          <w:numId w:val="5"/>
        </w:numPr>
        <w:rPr>
          <w:rFonts w:ascii="Arial" w:hAnsi="Arial" w:cs="Arial"/>
          <w:sz w:val="22"/>
          <w:szCs w:val="22"/>
        </w:rPr>
      </w:pPr>
      <w:r>
        <w:rPr>
          <w:rFonts w:ascii="Arial" w:hAnsi="Arial" w:cs="Arial"/>
          <w:sz w:val="22"/>
          <w:szCs w:val="22"/>
        </w:rPr>
        <w:t>Constrained our lags</w:t>
      </w:r>
      <w:r w:rsidR="00A25A7D">
        <w:rPr>
          <w:rFonts w:ascii="Arial" w:hAnsi="Arial" w:cs="Arial"/>
          <w:sz w:val="22"/>
          <w:szCs w:val="22"/>
        </w:rPr>
        <w:t xml:space="preserve">. </w:t>
      </w:r>
      <w:r w:rsidR="004053A1">
        <w:rPr>
          <w:rFonts w:ascii="Arial" w:hAnsi="Arial" w:cs="Arial"/>
          <w:sz w:val="22"/>
          <w:szCs w:val="22"/>
        </w:rPr>
        <w:t xml:space="preserve"> </w:t>
      </w:r>
    </w:p>
    <w:p w:rsidR="00683B09" w:rsidRDefault="00683B09" w:rsidP="00724CA1">
      <w:pPr>
        <w:pStyle w:val="ListParagraph"/>
        <w:numPr>
          <w:ilvl w:val="0"/>
          <w:numId w:val="5"/>
        </w:numPr>
        <w:rPr>
          <w:rFonts w:ascii="Arial" w:hAnsi="Arial" w:cs="Arial"/>
          <w:sz w:val="22"/>
          <w:szCs w:val="22"/>
        </w:rPr>
      </w:pPr>
      <w:r>
        <w:rPr>
          <w:rFonts w:ascii="Arial" w:hAnsi="Arial" w:cs="Arial"/>
          <w:sz w:val="22"/>
          <w:szCs w:val="22"/>
        </w:rPr>
        <w:t xml:space="preserve">Tested various dfs for lags and picked best model using anova. Tested 3-5 dfs, 5 was best fit for cvd and 3 was best fit for respiratory. </w:t>
      </w:r>
    </w:p>
    <w:p w:rsidR="00AE09B9" w:rsidRDefault="00AE09B9" w:rsidP="00724CA1">
      <w:pPr>
        <w:pStyle w:val="ListParagraph"/>
        <w:numPr>
          <w:ilvl w:val="0"/>
          <w:numId w:val="5"/>
        </w:numPr>
        <w:rPr>
          <w:rFonts w:ascii="Arial" w:hAnsi="Arial" w:cs="Arial"/>
          <w:sz w:val="22"/>
          <w:szCs w:val="22"/>
        </w:rPr>
      </w:pPr>
      <w:r>
        <w:rPr>
          <w:rFonts w:ascii="Arial" w:hAnsi="Arial" w:cs="Arial"/>
          <w:sz w:val="22"/>
          <w:szCs w:val="22"/>
        </w:rPr>
        <w:t xml:space="preserve">Included an offset for county customers. </w:t>
      </w:r>
    </w:p>
    <w:p w:rsidR="007224A4" w:rsidRDefault="007224A4" w:rsidP="007224A4">
      <w:pPr>
        <w:rPr>
          <w:rFonts w:ascii="Arial" w:hAnsi="Arial" w:cs="Arial"/>
          <w:sz w:val="22"/>
          <w:szCs w:val="22"/>
        </w:rPr>
      </w:pPr>
    </w:p>
    <w:p w:rsidR="007224A4" w:rsidRDefault="007224A4" w:rsidP="007224A4">
      <w:pPr>
        <w:rPr>
          <w:rFonts w:ascii="Arial" w:hAnsi="Arial" w:cs="Arial"/>
          <w:sz w:val="22"/>
          <w:szCs w:val="22"/>
        </w:rPr>
      </w:pPr>
      <w:r>
        <w:rPr>
          <w:rFonts w:ascii="Arial" w:hAnsi="Arial" w:cs="Arial"/>
          <w:sz w:val="22"/>
          <w:szCs w:val="22"/>
        </w:rPr>
        <w:t>Effect modification analyses:</w:t>
      </w:r>
    </w:p>
    <w:p w:rsidR="008A4778" w:rsidRDefault="008A4778" w:rsidP="007224A4">
      <w:pPr>
        <w:rPr>
          <w:rFonts w:ascii="Arial" w:hAnsi="Arial" w:cs="Arial"/>
          <w:sz w:val="22"/>
          <w:szCs w:val="22"/>
        </w:rPr>
      </w:pPr>
    </w:p>
    <w:p w:rsidR="008A4778" w:rsidRDefault="009F0D36" w:rsidP="009F0D36">
      <w:pPr>
        <w:pStyle w:val="ListParagraph"/>
        <w:numPr>
          <w:ilvl w:val="0"/>
          <w:numId w:val="5"/>
        </w:numPr>
        <w:rPr>
          <w:rFonts w:ascii="Arial" w:hAnsi="Arial" w:cs="Arial"/>
          <w:sz w:val="22"/>
          <w:szCs w:val="22"/>
        </w:rPr>
      </w:pPr>
      <w:r>
        <w:rPr>
          <w:rFonts w:ascii="Arial" w:hAnsi="Arial" w:cs="Arial"/>
          <w:sz w:val="22"/>
          <w:szCs w:val="22"/>
        </w:rPr>
        <w:t>Tested for effect modification by age, sex, number of durable medical equipment users in a county, and county poverty</w:t>
      </w:r>
      <w:r w:rsidR="00F50640">
        <w:rPr>
          <w:rFonts w:ascii="Arial" w:hAnsi="Arial" w:cs="Arial"/>
          <w:sz w:val="22"/>
          <w:szCs w:val="22"/>
        </w:rPr>
        <w:t>.</w:t>
      </w:r>
    </w:p>
    <w:p w:rsidR="004B0AE9" w:rsidRDefault="008019BC" w:rsidP="009F0D36">
      <w:pPr>
        <w:pStyle w:val="ListParagraph"/>
        <w:numPr>
          <w:ilvl w:val="0"/>
          <w:numId w:val="5"/>
        </w:numPr>
        <w:rPr>
          <w:rFonts w:ascii="Arial" w:hAnsi="Arial" w:cs="Arial"/>
          <w:sz w:val="22"/>
          <w:szCs w:val="22"/>
        </w:rPr>
      </w:pPr>
      <w:r>
        <w:rPr>
          <w:rFonts w:ascii="Arial" w:hAnsi="Arial" w:cs="Arial"/>
          <w:sz w:val="22"/>
          <w:szCs w:val="22"/>
        </w:rPr>
        <w:t>Number of underlying hea</w:t>
      </w:r>
      <w:r w:rsidR="001F70EE">
        <w:rPr>
          <w:rFonts w:ascii="Arial" w:hAnsi="Arial" w:cs="Arial"/>
          <w:sz w:val="22"/>
          <w:szCs w:val="22"/>
        </w:rPr>
        <w:t>l</w:t>
      </w:r>
      <w:r>
        <w:rPr>
          <w:rFonts w:ascii="Arial" w:hAnsi="Arial" w:cs="Arial"/>
          <w:sz w:val="22"/>
          <w:szCs w:val="22"/>
        </w:rPr>
        <w:t xml:space="preserve">th conditions, mobility, </w:t>
      </w:r>
      <w:r w:rsidR="006A5EB2">
        <w:rPr>
          <w:rFonts w:ascii="Arial" w:hAnsi="Arial" w:cs="Arial"/>
          <w:sz w:val="22"/>
          <w:szCs w:val="22"/>
        </w:rPr>
        <w:t xml:space="preserve">susceptibility to heat and cold, and </w:t>
      </w:r>
      <w:r w:rsidR="001F70EE">
        <w:rPr>
          <w:rFonts w:ascii="Arial" w:hAnsi="Arial" w:cs="Arial"/>
          <w:sz w:val="22"/>
          <w:szCs w:val="22"/>
        </w:rPr>
        <w:t xml:space="preserve">social isolation all increase with age so we thought adults 75 + might be more affected by outage exposure than </w:t>
      </w:r>
      <w:r w:rsidR="00223AE1">
        <w:rPr>
          <w:rFonts w:ascii="Arial" w:hAnsi="Arial" w:cs="Arial"/>
          <w:sz w:val="22"/>
          <w:szCs w:val="22"/>
        </w:rPr>
        <w:t>those &lt;75</w:t>
      </w:r>
    </w:p>
    <w:p w:rsidR="00223AE1" w:rsidRDefault="00F03322" w:rsidP="009F0D36">
      <w:pPr>
        <w:pStyle w:val="ListParagraph"/>
        <w:numPr>
          <w:ilvl w:val="0"/>
          <w:numId w:val="5"/>
        </w:numPr>
        <w:rPr>
          <w:rFonts w:ascii="Arial" w:hAnsi="Arial" w:cs="Arial"/>
          <w:sz w:val="22"/>
          <w:szCs w:val="22"/>
        </w:rPr>
      </w:pPr>
      <w:r>
        <w:rPr>
          <w:rFonts w:ascii="Arial" w:hAnsi="Arial" w:cs="Arial"/>
          <w:sz w:val="22"/>
          <w:szCs w:val="22"/>
        </w:rPr>
        <w:t>Heat and cold effect</w:t>
      </w:r>
      <w:r w:rsidR="006C515E">
        <w:rPr>
          <w:rFonts w:ascii="Arial" w:hAnsi="Arial" w:cs="Arial"/>
          <w:sz w:val="22"/>
          <w:szCs w:val="22"/>
        </w:rPr>
        <w:t>s</w:t>
      </w:r>
      <w:r>
        <w:rPr>
          <w:rFonts w:ascii="Arial" w:hAnsi="Arial" w:cs="Arial"/>
          <w:sz w:val="22"/>
          <w:szCs w:val="22"/>
        </w:rPr>
        <w:t xml:space="preserve"> also differ by sex, so we tested for effect mod by sex</w:t>
      </w:r>
    </w:p>
    <w:p w:rsidR="00F257F3" w:rsidRDefault="00F257F3" w:rsidP="00F257F3">
      <w:pPr>
        <w:rPr>
          <w:rFonts w:ascii="Arial" w:hAnsi="Arial" w:cs="Arial"/>
          <w:sz w:val="22"/>
          <w:szCs w:val="22"/>
        </w:rPr>
      </w:pPr>
    </w:p>
    <w:p w:rsidR="00F257F3" w:rsidRPr="00FC7E5F" w:rsidRDefault="005F7B2C" w:rsidP="00FC7E5F">
      <w:pPr>
        <w:pStyle w:val="ListParagraph"/>
        <w:numPr>
          <w:ilvl w:val="0"/>
          <w:numId w:val="5"/>
        </w:numPr>
        <w:rPr>
          <w:rFonts w:ascii="Arial" w:hAnsi="Arial" w:cs="Arial"/>
          <w:sz w:val="22"/>
          <w:szCs w:val="22"/>
        </w:rPr>
      </w:pPr>
      <w:r>
        <w:rPr>
          <w:rFonts w:ascii="Arial" w:hAnsi="Arial" w:cs="Arial"/>
          <w:sz w:val="22"/>
          <w:szCs w:val="22"/>
        </w:rPr>
        <w:t xml:space="preserve">Why do we think poverty would affect results? </w:t>
      </w:r>
      <w:r w:rsidR="004A27B6">
        <w:rPr>
          <w:rFonts w:ascii="Arial" w:hAnsi="Arial" w:cs="Arial"/>
          <w:sz w:val="22"/>
          <w:szCs w:val="22"/>
        </w:rPr>
        <w:t xml:space="preserve">Or do we go with SVI? Need to set this up better in the previous parts of the paper </w:t>
      </w:r>
    </w:p>
    <w:p w:rsidR="00F03322" w:rsidRDefault="00F03322" w:rsidP="00CA2A78">
      <w:pPr>
        <w:rPr>
          <w:rFonts w:ascii="Arial" w:hAnsi="Arial" w:cs="Arial"/>
          <w:sz w:val="22"/>
          <w:szCs w:val="22"/>
        </w:rPr>
      </w:pPr>
    </w:p>
    <w:p w:rsidR="00CA2A78" w:rsidRPr="00CA2A78" w:rsidRDefault="00CA2A78" w:rsidP="00CA2A78">
      <w:pPr>
        <w:rPr>
          <w:rFonts w:ascii="Arial" w:hAnsi="Arial" w:cs="Arial"/>
          <w:sz w:val="22"/>
          <w:szCs w:val="22"/>
        </w:rPr>
      </w:pPr>
    </w:p>
    <w:p w:rsidR="002C0174" w:rsidRDefault="002C0174" w:rsidP="00C62A1B">
      <w:pPr>
        <w:pStyle w:val="ListParagraph"/>
        <w:rPr>
          <w:rFonts w:ascii="Arial" w:hAnsi="Arial" w:cs="Arial"/>
          <w:sz w:val="22"/>
          <w:szCs w:val="22"/>
        </w:rPr>
      </w:pPr>
    </w:p>
    <w:p w:rsidR="00F50640" w:rsidRDefault="001000E0" w:rsidP="009F0D36">
      <w:pPr>
        <w:pStyle w:val="ListParagraph"/>
        <w:numPr>
          <w:ilvl w:val="0"/>
          <w:numId w:val="5"/>
        </w:numPr>
        <w:rPr>
          <w:rFonts w:ascii="Arial" w:hAnsi="Arial" w:cs="Arial"/>
          <w:sz w:val="22"/>
          <w:szCs w:val="22"/>
        </w:rPr>
      </w:pPr>
      <w:r>
        <w:rPr>
          <w:rFonts w:ascii="Arial" w:hAnsi="Arial" w:cs="Arial"/>
          <w:sz w:val="22"/>
          <w:szCs w:val="22"/>
        </w:rPr>
        <w:t>We stratified</w:t>
      </w:r>
      <w:r w:rsidR="002F5D96">
        <w:rPr>
          <w:rFonts w:ascii="Arial" w:hAnsi="Arial" w:cs="Arial"/>
          <w:sz w:val="22"/>
          <w:szCs w:val="22"/>
        </w:rPr>
        <w:t xml:space="preserve"> analys</w:t>
      </w:r>
      <w:r>
        <w:rPr>
          <w:rFonts w:ascii="Arial" w:hAnsi="Arial" w:cs="Arial"/>
          <w:sz w:val="22"/>
          <w:szCs w:val="22"/>
        </w:rPr>
        <w:t>e</w:t>
      </w:r>
      <w:r w:rsidR="002F5D96">
        <w:rPr>
          <w:rFonts w:ascii="Arial" w:hAnsi="Arial" w:cs="Arial"/>
          <w:sz w:val="22"/>
          <w:szCs w:val="22"/>
        </w:rPr>
        <w:t xml:space="preserve">s </w:t>
      </w:r>
      <w:r w:rsidR="00A55686">
        <w:rPr>
          <w:rFonts w:ascii="Arial" w:hAnsi="Arial" w:cs="Arial"/>
          <w:sz w:val="22"/>
          <w:szCs w:val="22"/>
        </w:rPr>
        <w:t xml:space="preserve">by age, for those </w:t>
      </w:r>
      <w:r w:rsidR="002F5D96">
        <w:rPr>
          <w:rFonts w:ascii="Arial" w:hAnsi="Arial" w:cs="Arial"/>
          <w:sz w:val="22"/>
          <w:szCs w:val="22"/>
        </w:rPr>
        <w:t>age 75+ and &lt;75, and</w:t>
      </w:r>
      <w:r w:rsidR="00450C9D">
        <w:rPr>
          <w:rFonts w:ascii="Arial" w:hAnsi="Arial" w:cs="Arial"/>
          <w:sz w:val="22"/>
          <w:szCs w:val="22"/>
        </w:rPr>
        <w:t xml:space="preserve"> by sex</w:t>
      </w:r>
      <w:r w:rsidR="002F5D96">
        <w:rPr>
          <w:rFonts w:ascii="Arial" w:hAnsi="Arial" w:cs="Arial"/>
          <w:sz w:val="22"/>
          <w:szCs w:val="22"/>
        </w:rPr>
        <w:t xml:space="preserve"> </w:t>
      </w:r>
      <w:r w:rsidR="00450C9D">
        <w:rPr>
          <w:rFonts w:ascii="Arial" w:hAnsi="Arial" w:cs="Arial"/>
          <w:sz w:val="22"/>
          <w:szCs w:val="22"/>
        </w:rPr>
        <w:t>(</w:t>
      </w:r>
      <w:r w:rsidR="002F5D96">
        <w:rPr>
          <w:rFonts w:ascii="Arial" w:hAnsi="Arial" w:cs="Arial"/>
          <w:sz w:val="22"/>
          <w:szCs w:val="22"/>
        </w:rPr>
        <w:t>male and female</w:t>
      </w:r>
      <w:r w:rsidR="00450C9D">
        <w:rPr>
          <w:rFonts w:ascii="Arial" w:hAnsi="Arial" w:cs="Arial"/>
          <w:sz w:val="22"/>
          <w:szCs w:val="22"/>
        </w:rPr>
        <w:t xml:space="preserve">, there is no gender </w:t>
      </w:r>
      <w:r w:rsidR="00D27480">
        <w:rPr>
          <w:rFonts w:ascii="Arial" w:hAnsi="Arial" w:cs="Arial"/>
          <w:sz w:val="22"/>
          <w:szCs w:val="22"/>
        </w:rPr>
        <w:t>reporting</w:t>
      </w:r>
      <w:r w:rsidR="00450C9D">
        <w:rPr>
          <w:rFonts w:ascii="Arial" w:hAnsi="Arial" w:cs="Arial"/>
          <w:sz w:val="22"/>
          <w:szCs w:val="22"/>
        </w:rPr>
        <w:t xml:space="preserve"> or option to record sex as intersex in CMS records).</w:t>
      </w:r>
    </w:p>
    <w:p w:rsidR="00773450" w:rsidRDefault="00A74CA6" w:rsidP="009F0D36">
      <w:pPr>
        <w:pStyle w:val="ListParagraph"/>
        <w:numPr>
          <w:ilvl w:val="0"/>
          <w:numId w:val="5"/>
        </w:numPr>
        <w:rPr>
          <w:rFonts w:ascii="Arial" w:hAnsi="Arial" w:cs="Arial"/>
          <w:sz w:val="22"/>
          <w:szCs w:val="22"/>
        </w:rPr>
      </w:pPr>
      <w:r>
        <w:rPr>
          <w:rFonts w:ascii="Arial" w:hAnsi="Arial" w:cs="Arial"/>
          <w:sz w:val="22"/>
          <w:szCs w:val="22"/>
        </w:rPr>
        <w:t xml:space="preserve">We used empower data to get the percentage of </w:t>
      </w:r>
      <w:r w:rsidR="0091505A">
        <w:rPr>
          <w:rFonts w:ascii="Arial" w:hAnsi="Arial" w:cs="Arial"/>
          <w:sz w:val="22"/>
          <w:szCs w:val="22"/>
        </w:rPr>
        <w:t>Medicare</w:t>
      </w:r>
      <w:r>
        <w:rPr>
          <w:rFonts w:ascii="Arial" w:hAnsi="Arial" w:cs="Arial"/>
          <w:sz w:val="22"/>
          <w:szCs w:val="22"/>
        </w:rPr>
        <w:t xml:space="preserve"> benes using DME by county in 2018</w:t>
      </w:r>
      <w:r w:rsidR="00AE1B78">
        <w:rPr>
          <w:rFonts w:ascii="Arial" w:hAnsi="Arial" w:cs="Arial"/>
          <w:sz w:val="22"/>
          <w:szCs w:val="22"/>
        </w:rPr>
        <w:t xml:space="preserve"> (this did include some beneficiaries under 65)</w:t>
      </w:r>
      <w:r>
        <w:rPr>
          <w:rFonts w:ascii="Arial" w:hAnsi="Arial" w:cs="Arial"/>
          <w:sz w:val="22"/>
          <w:szCs w:val="22"/>
        </w:rPr>
        <w:t xml:space="preserve">. </w:t>
      </w:r>
      <w:r w:rsidR="00DC2D67">
        <w:rPr>
          <w:rFonts w:ascii="Arial" w:hAnsi="Arial" w:cs="Arial"/>
          <w:sz w:val="22"/>
          <w:szCs w:val="22"/>
        </w:rPr>
        <w:t xml:space="preserve">We created quartiles of this measure and ran stratified analyses for quartiles 1-3 and 4. </w:t>
      </w:r>
    </w:p>
    <w:p w:rsidR="009E2230" w:rsidRDefault="00B10EE2" w:rsidP="009F0D36">
      <w:pPr>
        <w:pStyle w:val="ListParagraph"/>
        <w:numPr>
          <w:ilvl w:val="0"/>
          <w:numId w:val="5"/>
        </w:numPr>
        <w:rPr>
          <w:rFonts w:ascii="Arial" w:hAnsi="Arial" w:cs="Arial"/>
          <w:sz w:val="22"/>
          <w:szCs w:val="22"/>
        </w:rPr>
      </w:pPr>
      <w:r>
        <w:rPr>
          <w:rFonts w:ascii="Arial" w:hAnsi="Arial" w:cs="Arial"/>
          <w:sz w:val="22"/>
          <w:szCs w:val="22"/>
        </w:rPr>
        <w:t>We used 2020 census data to</w:t>
      </w:r>
      <w:r w:rsidR="00032E8A">
        <w:rPr>
          <w:rFonts w:ascii="Arial" w:hAnsi="Arial" w:cs="Arial"/>
          <w:sz w:val="22"/>
          <w:szCs w:val="22"/>
        </w:rPr>
        <w:t xml:space="preserve"> calculate the percentage of households earning less than the federal poverty income by county, and stratified analyses by quartile of this measure, comparing quartiles 1-3 to quartile 4. </w:t>
      </w:r>
    </w:p>
    <w:p w:rsidR="00CD55AB" w:rsidRPr="0091085D" w:rsidRDefault="00CD55AB" w:rsidP="0091085D">
      <w:pPr>
        <w:pStyle w:val="ListParagraph"/>
        <w:rPr>
          <w:rFonts w:ascii="Arial" w:hAnsi="Arial" w:cs="Arial"/>
          <w:sz w:val="22"/>
          <w:szCs w:val="22"/>
        </w:rPr>
      </w:pPr>
    </w:p>
    <w:p w:rsidR="000C69F6" w:rsidRDefault="000C69F6" w:rsidP="002D3A38">
      <w:pPr>
        <w:rPr>
          <w:rFonts w:ascii="Arial" w:hAnsi="Arial" w:cs="Arial"/>
          <w:sz w:val="22"/>
          <w:szCs w:val="22"/>
        </w:rPr>
      </w:pPr>
    </w:p>
    <w:p w:rsidR="00F12E1B" w:rsidRDefault="002C6D70" w:rsidP="00F84A27">
      <w:r>
        <w:t>Results:</w:t>
      </w:r>
    </w:p>
    <w:p w:rsidR="002C6D70" w:rsidRDefault="002C6D70" w:rsidP="00F84A27"/>
    <w:p w:rsidR="0091085D" w:rsidRDefault="0091085D" w:rsidP="00F84A27"/>
    <w:p w:rsidR="0091085D" w:rsidRDefault="00EC3555" w:rsidP="00EC3555">
      <w:pPr>
        <w:pStyle w:val="ListParagraph"/>
        <w:numPr>
          <w:ilvl w:val="0"/>
          <w:numId w:val="5"/>
        </w:numPr>
      </w:pPr>
      <w:r>
        <w:t xml:space="preserve">There were on average x </w:t>
      </w:r>
      <w:r w:rsidR="004D4855">
        <w:t>county-</w:t>
      </w:r>
      <w:r w:rsidR="00080AAC">
        <w:t xml:space="preserve">level </w:t>
      </w:r>
      <w:r>
        <w:t>power outage</w:t>
      </w:r>
      <w:r w:rsidR="00B777AB">
        <w:t>s affecting &gt;1% of county customers</w:t>
      </w:r>
      <w:r>
        <w:t xml:space="preserve"> </w:t>
      </w:r>
      <w:r w:rsidR="00B777AB">
        <w:t>in 2018</w:t>
      </w:r>
    </w:p>
    <w:p w:rsidR="00B93E6C" w:rsidRDefault="00B93E6C" w:rsidP="00EC3555">
      <w:pPr>
        <w:pStyle w:val="ListParagraph"/>
        <w:numPr>
          <w:ilvl w:val="0"/>
          <w:numId w:val="5"/>
        </w:numPr>
      </w:pPr>
      <w:r>
        <w:t>Total number of county-days w power outage was A, and B% of days were exposed to PO.</w:t>
      </w:r>
    </w:p>
    <w:p w:rsidR="00571E31" w:rsidRDefault="00571E31" w:rsidP="00EC3555">
      <w:pPr>
        <w:pStyle w:val="ListParagraph"/>
        <w:numPr>
          <w:ilvl w:val="0"/>
          <w:numId w:val="5"/>
        </w:numPr>
      </w:pPr>
      <w:r>
        <w:t xml:space="preserve">Number of county benes ranged from </w:t>
      </w:r>
      <w:r w:rsidR="00811ABD">
        <w:t>A to B</w:t>
      </w:r>
    </w:p>
    <w:p w:rsidR="00EC3555" w:rsidRDefault="002F5FD7" w:rsidP="00EC3555">
      <w:pPr>
        <w:pStyle w:val="ListParagraph"/>
        <w:numPr>
          <w:ilvl w:val="0"/>
          <w:numId w:val="5"/>
        </w:numPr>
      </w:pPr>
      <w:r>
        <w:t xml:space="preserve">Mean CVD </w:t>
      </w:r>
      <w:r w:rsidR="00B93E6C">
        <w:t>hospitalization</w:t>
      </w:r>
      <w:r>
        <w:t xml:space="preserve"> rate was X, and the resp rate was Y</w:t>
      </w:r>
    </w:p>
    <w:p w:rsidR="004F3809" w:rsidRDefault="004F3809" w:rsidP="00EC3555">
      <w:pPr>
        <w:pStyle w:val="ListParagraph"/>
        <w:numPr>
          <w:ilvl w:val="0"/>
          <w:numId w:val="5"/>
        </w:numPr>
      </w:pPr>
      <w:r>
        <w:t xml:space="preserve">Most common causes of CVD hosp were blank, and most common causes of respiratory hosp were blank. </w:t>
      </w:r>
    </w:p>
    <w:p w:rsidR="00FF1AF7" w:rsidRDefault="00FF1AF7" w:rsidP="00FF1AF7"/>
    <w:p w:rsidR="00FF1AF7" w:rsidRDefault="00FF1AF7" w:rsidP="00FF1AF7"/>
    <w:p w:rsidR="002F5FD7" w:rsidRDefault="002F5FD7" w:rsidP="002F5FD7"/>
    <w:p w:rsidR="002C6D70" w:rsidRDefault="002C6D70" w:rsidP="00F84A27"/>
    <w:sectPr w:rsidR="002C6D70">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995E4F" w:rsidRDefault="00995E4F" w:rsidP="00E95A23">
      <w:r>
        <w:separator/>
      </w:r>
    </w:p>
  </w:endnote>
  <w:endnote w:type="continuationSeparator" w:id="0">
    <w:p w:rsidR="00995E4F" w:rsidRDefault="00995E4F" w:rsidP="00E95A23">
      <w:r>
        <w:continuationSeparator/>
      </w:r>
    </w:p>
  </w:endnote>
  <w:endnote w:id="1">
    <w:p w:rsidR="001C5DC0" w:rsidRDefault="001C5DC0">
      <w:pPr>
        <w:pStyle w:val="EndnoteText"/>
      </w:pPr>
      <w:r>
        <w:rPr>
          <w:rStyle w:val="EndnoteReference"/>
        </w:rPr>
        <w:endnoteRef/>
      </w:r>
      <w:r>
        <w:t xml:space="preserve"> </w:t>
      </w:r>
      <w:r>
        <w:fldChar w:fldCharType="begin"/>
      </w:r>
      <w:r w:rsidR="0055169C">
        <w:instrText xml:space="preserve"> ADDIN ZOTERO_ITEM CSL_CITATION {"citationID":"EpTffyjS","properties":{"formattedCitation":"Climate Central, \\uc0\\u8220{}Weather-Related Power Outages Rising\\uc0\\u8221{} (Climate Central, April 24, 2024), https://www.climatecentral.org/climate-matters/weather-related-power-outages-rising.","plainCitation":"Climate Central, “Weather-Related Power Outages Rising” (Climate Central, April 24, 2024), https://www.climatecentral.org/climate-matters/weather-related-power-outages-rising.","noteIndex":1},"citationItems":[{"id":170,"uris":["http://zotero.org/users/local/hHKggCUl/items/3L6M3PTC"],"itemData":{"id":170,"type":"document","publisher":"Climate Central","title":"Weather-related Power Outages Rising","URL":"https://www.climatecentral.org/climate-matters/weather-related-power-outages-rising","author":[{"family":"","given":"Climate Central"}],"accessed":{"date-parts":[["2024",12,5]]},"issued":{"date-parts":[["2024",4,24]]}}}],"schema":"https://github.com/citation-style-language/schema/raw/master/csl-citation.json"} </w:instrText>
      </w:r>
      <w:r>
        <w:fldChar w:fldCharType="separate"/>
      </w:r>
      <w:r w:rsidR="0055169C" w:rsidRPr="0055169C">
        <w:rPr>
          <w:lang w:val="en-US"/>
        </w:rPr>
        <w:t>Climate Central, “Weather-Related Power Outages Rising” (Climate Central, April 24, 2024), https://www.climatecentral.org/climate-matters/weather-related-power-outages-rising.</w:t>
      </w:r>
      <w:r>
        <w:fldChar w:fldCharType="end"/>
      </w:r>
    </w:p>
  </w:endnote>
  <w:endnote w:id="2">
    <w:p w:rsidR="001C5DC0" w:rsidRDefault="001C5DC0">
      <w:pPr>
        <w:pStyle w:val="EndnoteText"/>
      </w:pPr>
      <w:r>
        <w:rPr>
          <w:rStyle w:val="EndnoteReference"/>
        </w:rPr>
        <w:endnoteRef/>
      </w:r>
      <w:r>
        <w:t xml:space="preserve"> </w:t>
      </w:r>
      <w:r>
        <w:fldChar w:fldCharType="begin"/>
      </w:r>
      <w:r w:rsidR="0055169C">
        <w:instrText xml:space="preserve"> ADDIN ZOTERO_ITEM CSL_CITATION {"citationID":"URTRQLU8","properties":{"formattedCitation":"U.S. Energy Information Administration, \\uc0\\u8220{}U.S. Electricity Customers Experienced Eight Hours of Power Interruptions in 2020,\\uc0\\u8221{} November 10, 2021, https://www.eia.gov/todayinenergy/detail.php?id=50316#.","plainCitation":"U.S. Energy Information Administration, “U.S. Electricity Customers Experienced Eight Hours of Power Interruptions in 2020,” November 10, 2021, https://www.eia.gov/todayinenergy/detail.php?id=50316#.","noteIndex":2},"citationItems":[{"id":171,"uris":["http://zotero.org/users/local/hHKggCUl/items/E9UPLV69"],"itemData":{"id":171,"type":"document","title":"U.S. electricity customers experienced eight hours of power interruptions in 2020","URL":"https://www.eia.gov/todayinenergy/detail.php?id=50316#","author":[{"family":"","given":"U.S. Energy Information Administration"}],"accessed":{"date-parts":[["2024",12,5]]},"issued":{"date-parts":[["2021",11,10]]}}}],"schema":"https://github.com/citation-style-language/schema/raw/master/csl-citation.json"} </w:instrText>
      </w:r>
      <w:r>
        <w:fldChar w:fldCharType="separate"/>
      </w:r>
      <w:r w:rsidR="0055169C" w:rsidRPr="0055169C">
        <w:rPr>
          <w:lang w:val="en-US"/>
        </w:rPr>
        <w:t>U.S. Energy Information Administration, “U.S. Electricity Customers Experienced Eight Hours of Power Interruptions in 2020,” November 10, 2021, https://www.eia.gov/todayinenergy/detail.php?id=50316#.</w:t>
      </w:r>
      <w:r>
        <w:fldChar w:fldCharType="end"/>
      </w:r>
    </w:p>
  </w:endnote>
  <w:endnote w:id="3">
    <w:p w:rsidR="004C1B0E" w:rsidRDefault="004C1B0E">
      <w:pPr>
        <w:pStyle w:val="EndnoteText"/>
      </w:pPr>
      <w:r>
        <w:rPr>
          <w:rStyle w:val="EndnoteReference"/>
        </w:rPr>
        <w:endnoteRef/>
      </w:r>
      <w:r>
        <w:t xml:space="preserve"> </w:t>
      </w:r>
      <w:r>
        <w:fldChar w:fldCharType="begin"/>
      </w:r>
      <w:r>
        <w:instrText xml:space="preserve"> ADDIN ZOTERO_ITEM CSL_CITATION {"citationID":"cMFP9oBm","properties":{"formattedCitation":"Vivian Do et al., \\uc0\\u8220{}Spatiotemporal Distribution of Power Outages with Climate Events and Social Vulnerability in the USA,\\uc0\\u8221{} {\\i{}Nature Communications} 14, no. 1 (April 29, 2023): 2470, https://doi.org/10.1038/s41467-023-38084-6.","plainCitation":"Vivian Do et al., “Spatiotemporal Distribution of Power Outages with Climate Events and Social Vulnerability in the USA,” Nature Communications 14, no. 1 (April 29, 2023): 2470, https://doi.org/10.1038/s41467-023-38084-6.","noteIndex":3},"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schema":"https://github.com/citation-style-language/schema/raw/master/csl-citation.json"} </w:instrText>
      </w:r>
      <w:r>
        <w:fldChar w:fldCharType="separate"/>
      </w:r>
      <w:r w:rsidRPr="004C1B0E">
        <w:rPr>
          <w:lang w:val="en-US"/>
        </w:rPr>
        <w:t xml:space="preserve">Vivian Do et al., “Spatiotemporal Distribution of Power Outages with Climate Events and Social Vulnerability in the USA,” </w:t>
      </w:r>
      <w:r w:rsidRPr="004C1B0E">
        <w:rPr>
          <w:i/>
          <w:iCs/>
          <w:lang w:val="en-US"/>
        </w:rPr>
        <w:t>Nature Communications</w:t>
      </w:r>
      <w:r w:rsidRPr="004C1B0E">
        <w:rPr>
          <w:lang w:val="en-US"/>
        </w:rPr>
        <w:t xml:space="preserve"> 14, no. 1 (April 29, 2023): 2470, https://doi.org/10.1038/s41467-023-38084-6.</w:t>
      </w:r>
      <w:r>
        <w:fldChar w:fldCharType="end"/>
      </w:r>
    </w:p>
  </w:endnote>
  <w:endnote w:id="4">
    <w:p w:rsidR="009F7C8A" w:rsidRDefault="009F7C8A">
      <w:pPr>
        <w:pStyle w:val="EndnoteText"/>
      </w:pPr>
      <w:r>
        <w:rPr>
          <w:rStyle w:val="EndnoteReference"/>
        </w:rPr>
        <w:endnoteRef/>
      </w:r>
      <w:r>
        <w:t xml:space="preserve"> </w:t>
      </w:r>
      <w:r>
        <w:fldChar w:fldCharType="begin"/>
      </w:r>
      <w:r>
        <w:instrText xml:space="preserve"> ADDIN ZOTERO_ITEM CSL_CITATION {"citationID":"esurUabD","properties":{"formattedCitation":"Joan A. Casey et al., \\uc0\\u8220{}Power Outages and Community Health: A Narrative Review,\\uc0\\u8221{} {\\i{}Current Environmental Health Reports} 7, no. 4 (December 2020): 371\\uc0\\u8211{}83, https://doi.org/10.1007/s40572-020-00295-0.","plainCitation":"Joan A. Casey et al., “Power Outages and Community Health: A Narrative Review,” Current Environmental Health Reports 7, no. 4 (December 2020): 371–83, https://doi.org/10.1007/s40572-020-00295-0.","noteIndex":4},"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schema":"https://github.com/citation-style-language/schema/raw/master/csl-citation.json"} </w:instrText>
      </w:r>
      <w:r>
        <w:fldChar w:fldCharType="separate"/>
      </w:r>
      <w:r w:rsidRPr="009F7C8A">
        <w:rPr>
          <w:lang w:val="en-US"/>
        </w:rPr>
        <w:t xml:space="preserve">Joan A. Casey et al., “Power Outages and Community Health: A Narrative Review,” </w:t>
      </w:r>
      <w:r w:rsidRPr="009F7C8A">
        <w:rPr>
          <w:i/>
          <w:iCs/>
          <w:lang w:val="en-US"/>
        </w:rPr>
        <w:t>Current Environmental Health Reports</w:t>
      </w:r>
      <w:r w:rsidRPr="009F7C8A">
        <w:rPr>
          <w:lang w:val="en-US"/>
        </w:rPr>
        <w:t xml:space="preserve"> 7, no. 4 (December 2020): 371–83, https://doi.org/10.1007/s40572-020-00295-0.</w:t>
      </w:r>
      <w:r>
        <w:fldChar w:fldCharType="end"/>
      </w:r>
    </w:p>
  </w:endnote>
  <w:endnote w:id="5">
    <w:p w:rsidR="009F7C8A" w:rsidRDefault="009F7C8A">
      <w:pPr>
        <w:pStyle w:val="EndnoteText"/>
      </w:pPr>
      <w:r>
        <w:rPr>
          <w:rStyle w:val="EndnoteReference"/>
        </w:rPr>
        <w:endnoteRef/>
      </w:r>
      <w:r>
        <w:t xml:space="preserve"> </w:t>
      </w:r>
      <w:r>
        <w:fldChar w:fldCharType="begin"/>
      </w:r>
      <w:r>
        <w:instrText xml:space="preserve"> ADDIN ZOTERO_ITEM CSL_CITATION {"citationID":"gULv7APv","properties":{"formattedCitation":"\\uc0\\u8220{}The US Has More Power Outages than Any Other Developed Country. Here\\uc0\\u8217{}s Why.\\uc0\\u8221{} (Popular Science, August 18, 2020), https://www.popsci.com/story/environment/why-us-lose-power-storms/.","plainCitation":"“The US Has More Power Outages than Any Other Developed Country. Here’s Why.” (Popular Science, August 18, 2020), https://www.popsci.com/story/environment/why-us-lose-power-storms/.","noteIndex":5},"citationItems":[{"id":181,"uris":["http://zotero.org/users/local/hHKggCUl/items/42AH2Z83"],"itemData":{"id":181,"type":"document","publisher":"Popular Science","title":"The US has more power outages than any other developed country. Here’s why.","URL":"https://www.popsci.com/story/environment/why-us-lose-power-storms/","accessed":{"date-parts":[["2024",12,5]]},"issued":{"date-parts":[["2020",8,18]]}}}],"schema":"https://github.com/citation-style-language/schema/raw/master/csl-citation.json"} </w:instrText>
      </w:r>
      <w:r>
        <w:fldChar w:fldCharType="separate"/>
      </w:r>
      <w:r w:rsidRPr="009F7C8A">
        <w:rPr>
          <w:lang w:val="en-US"/>
        </w:rPr>
        <w:t>“The US Has More Power Outages than Any Other Developed Country. Here’s Why.” (Popular Science, August 18, 2020), https://www.popsci.com/story/environment/why-us-lose-power-storms/.</w:t>
      </w:r>
      <w:r>
        <w:fldChar w:fldCharType="end"/>
      </w:r>
    </w:p>
  </w:endnote>
  <w:endnote w:id="6">
    <w:p w:rsidR="0055169C" w:rsidRDefault="0055169C">
      <w:pPr>
        <w:pStyle w:val="EndnoteText"/>
      </w:pPr>
      <w:r>
        <w:rPr>
          <w:rStyle w:val="EndnoteReference"/>
        </w:rPr>
        <w:endnoteRef/>
      </w:r>
      <w:r>
        <w:t xml:space="preserve"> </w:t>
      </w:r>
      <w:r>
        <w:fldChar w:fldCharType="begin"/>
      </w:r>
      <w:r>
        <w:instrText xml:space="preserve"> ADDIN ZOTERO_ITEM CSL_CITATION {"citationID":"9JuGnwjj","properties":{"formattedCitation":"Washington Post, \\uc0\\u8220{}Nation at Risk of Winter Blackouts as Power Grid Remains under Strain,\\uc0\\u8221{} n.d., https://www.washingtonpost.com/business/2023/11/08/power-grid-blackouts-texas/.","plainCitation":"Washington Post, “Nation at Risk of Winter Blackouts as Power Grid Remains under Strain,” n.d., https://www.washingtonpost.com/business/2023/11/08/power-grid-blackouts-texas/.","noteIndex":6},"citationItems":[{"id":183,"uris":["http://zotero.org/users/local/hHKggCUl/items/BNZ7Z4CV"],"itemData":{"id":183,"type":"document","title":"Nation at risk of winter blackouts as power grid remains under strain","URL":"https://www.washingtonpost.com/business/2023/11/08/power-grid-blackouts-texas/","author":[{"family":"Washington Post","given":""}]}}],"schema":"https://github.com/citation-style-language/schema/raw/master/csl-citation.json"} </w:instrText>
      </w:r>
      <w:r>
        <w:fldChar w:fldCharType="separate"/>
      </w:r>
      <w:r w:rsidRPr="0055169C">
        <w:rPr>
          <w:lang w:val="en-US"/>
        </w:rPr>
        <w:t>Washington Post, “Nation at Risk of Winter Blackouts as Power Grid Remains under Strain,” n.d., https://www.washingtonpost.com/business/2023/11/08/power-grid-blackouts-texas/.</w:t>
      </w:r>
      <w:r>
        <w:fldChar w:fldCharType="end"/>
      </w:r>
    </w:p>
  </w:endnote>
  <w:endnote w:id="7">
    <w:p w:rsidR="00E65383" w:rsidRDefault="00E65383">
      <w:pPr>
        <w:pStyle w:val="EndnoteText"/>
      </w:pPr>
      <w:r>
        <w:rPr>
          <w:rStyle w:val="EndnoteReference"/>
        </w:rPr>
        <w:endnoteRef/>
      </w:r>
      <w:r>
        <w:t xml:space="preserve"> </w:t>
      </w:r>
      <w:r>
        <w:fldChar w:fldCharType="begin"/>
      </w:r>
      <w:r w:rsidR="0055169C">
        <w:instrText xml:space="preserve"> ADDIN ZOTERO_ITEM CSL_CITATION {"citationID":"bORZhbKv","properties":{"formattedCitation":"United States Environmental Protection Agency, \\uc0\\u8220{}Climate Change Impacts on Energy,\\uc0\\u8221{} n.d., https://www.epa.gov/climateimpacts/climate-change-impacts-energy.","plainCitation":"United States Environmental Protection Agency, “Climate Change Impacts on Energy,” n.d., https://www.epa.gov/climateimpacts/climate-change-impacts-energy.","noteIndex":7},"citationItems":[{"id":182,"uris":["http://zotero.org/users/local/hHKggCUl/items/IN7CHDCZ"],"itemData":{"id":182,"type":"document","title":"Climate Change Impacts on Energy","URL":"https://www.epa.gov/climateimpacts/climate-change-impacts-energy","author":[{"family":"United States Environmental Protection Agency","given":""}]}}],"schema":"https://github.com/citation-style-language/schema/raw/master/csl-citation.json"} </w:instrText>
      </w:r>
      <w:r>
        <w:fldChar w:fldCharType="separate"/>
      </w:r>
      <w:r w:rsidRPr="00E65383">
        <w:rPr>
          <w:lang w:val="en-US"/>
        </w:rPr>
        <w:t>United States Environmental Protection Agency, “Climate Change Impacts on Energy,” n.d., https://www.epa.gov/climateimpacts/climate-change-impacts-energy.</w:t>
      </w:r>
      <w:r>
        <w:fldChar w:fldCharType="end"/>
      </w:r>
    </w:p>
  </w:endnote>
  <w:endnote w:id="8">
    <w:p w:rsidR="00597D60" w:rsidRDefault="00597D60">
      <w:pPr>
        <w:pStyle w:val="EndnoteText"/>
      </w:pPr>
      <w:r>
        <w:rPr>
          <w:rStyle w:val="EndnoteReference"/>
        </w:rPr>
        <w:endnoteRef/>
      </w:r>
      <w:r>
        <w:t xml:space="preserve"> </w:t>
      </w:r>
      <w:r>
        <w:fldChar w:fldCharType="begin"/>
      </w:r>
      <w:r>
        <w:instrText xml:space="preserve"> ADDIN ZOTERO_ITEM CSL_CITATION {"citationID":"Z46Z1LNP","properties":{"formattedCitation":"Casey et al., \\uc0\\u8220{}Power Outages and Community Health.\\uc0\\u8221{}","plainCitation":"Casey et al., “Power Outages and Community Health.”","noteIndex":8},"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schema":"https://github.com/citation-style-language/schema/raw/master/csl-citation.json"} </w:instrText>
      </w:r>
      <w:r>
        <w:fldChar w:fldCharType="separate"/>
      </w:r>
      <w:r w:rsidRPr="00597D60">
        <w:rPr>
          <w:lang w:val="en-US"/>
        </w:rPr>
        <w:t>Casey et al., “Power Outages and Community Health.”</w:t>
      </w:r>
      <w:r>
        <w:fldChar w:fldCharType="end"/>
      </w:r>
    </w:p>
  </w:endnote>
  <w:endnote w:id="9">
    <w:p w:rsidR="00597D60" w:rsidRDefault="00597D60">
      <w:pPr>
        <w:pStyle w:val="EndnoteText"/>
      </w:pPr>
      <w:r>
        <w:rPr>
          <w:rStyle w:val="EndnoteReference"/>
        </w:rPr>
        <w:endnoteRef/>
      </w:r>
      <w:r>
        <w:t xml:space="preserve"> </w:t>
      </w:r>
      <w:r>
        <w:fldChar w:fldCharType="begin"/>
      </w:r>
      <w:r>
        <w:instrText xml:space="preserve"> ADDIN ZOTERO_ITEM CSL_CITATION {"citationID":"1JJavBjA","properties":{"formattedCitation":"Marriele Mango, Joan A. Casey, and Diana Hern\\uc0\\u225{}ndez, \\uc0\\u8220{}Resilient Power: A Home-Based Electricity Generation and Storage Solution for the Medically Vulnerable during Climate-Induced Power Outages,\\uc0\\u8221{} {\\i{}Futures} 128 (April 2021): 102707, https://doi.org/10.1016/j.futures.2021.102707.","plainCitation":"Marriele Mango, Joan A. Casey, and Diana Hernández, “Resilient Power: A Home-Based Electricity Generation and Storage Solution for the Medically Vulnerable during Climate-Induced Power Outages,” Futures 128 (April 2021): 102707, https://doi.org/10.1016/j.futures.2021.102707.","noteIndex":9},"citationItems":[{"id":185,"uris":["http://zotero.org/users/local/hHKggCUl/items/5I62BFPK"],"itemData":{"id":185,"type":"article-journal","abstract":"Climate-related power outages have increasingly compromised the lives and well-being of medically vulnerable populations. For the millions reliant on electricity for home medical equipment, even short-term power outages can lead to a potentially life-threatening situation. Society’s most vulnerable populations— elders, the ill, and the poor—face the greatest risks. Yet, technologies that provide backup energy in the face of power outages are limited and existing resources are often inaccessible outside of healthcare settings and mostly do not directly reach low-income populations. With the increasing prevalence of climate-related events that induce power outages such as hurricanes, wildfires and windstorms, there is an imminent need to in­ crease access to backup power, for both residences and critical community facilities. This paper sheds light on the increasingly relevant problem of power outages and offers a view toward a socio-technically-based solution to protect vulnerable populations and improve health outcomes in the event of an outage. It provides a comprehensive overview of the impacts of power outages on electricity-dependent populations by highlighting existing research on affected populations, describing the gaps in the field, and featuring two case studies in Puerto Rico and California that provide preliminary evidence for the potential uses of resilient power resources. Resilient power systems– battery storage ideally paired with solar photovoltaics– can provide clean, reliable emergency backup power by storing electricity for use when grid power is unavailable. Backup power can mitigate the adverse health impacts of power outages on electricity-dependent pop­ ulations, many of whom are medically and socioeconomically vulnerable. We describe a future of energy that is resilient and just, by presenting the possibility for access to clean energy tech­ nologies that can support healthcare that is home-based and features multiple co-benefits in light of climate change. With additional evidence, policies, incentives, and market designs in place, resilient power technologies can serve all populations in need of reliable and resilient access to electricity in the near future.","container-title":"Futures","DOI":"10.1016/j.futures.2021.102707","ISSN":"00163287","journalAbbreviation":"Futures","language":"en","page":"102707","source":"DOI.org (Crossref)","title":"Resilient Power: A home-based electricity generation and storage solution for the medically vulnerable during climate-induced power outages","title-short":"Resilient Power","volume":"128","author":[{"family":"Mango","given":"Marriele"},{"family":"Casey","given":"Joan A."},{"family":"Hernández","given":"Diana"}],"issued":{"date-parts":[["2021",4]]}}}],"schema":"https://github.com/citation-style-language/schema/raw/master/csl-citation.json"} </w:instrText>
      </w:r>
      <w:r>
        <w:fldChar w:fldCharType="separate"/>
      </w:r>
      <w:r w:rsidRPr="00597D60">
        <w:rPr>
          <w:lang w:val="en-US"/>
        </w:rPr>
        <w:t xml:space="preserve">Marriele Mango, Joan A. Casey, and Diana Hernández, “Resilient Power: A Home-Based Electricity Generation and Storage Solution for the Medically Vulnerable during Climate-Induced Power Outages,” </w:t>
      </w:r>
      <w:r w:rsidRPr="00597D60">
        <w:rPr>
          <w:i/>
          <w:iCs/>
          <w:lang w:val="en-US"/>
        </w:rPr>
        <w:t>Futures</w:t>
      </w:r>
      <w:r w:rsidRPr="00597D60">
        <w:rPr>
          <w:lang w:val="en-US"/>
        </w:rPr>
        <w:t xml:space="preserve"> 128 (April 2021): 102707, https://doi.org/10.1016/j.futures.2021.102707.</w:t>
      </w:r>
      <w:r>
        <w:fldChar w:fldCharType="end"/>
      </w:r>
    </w:p>
  </w:endnote>
  <w:endnote w:id="10">
    <w:p w:rsidR="008600A5" w:rsidRDefault="008600A5">
      <w:pPr>
        <w:pStyle w:val="EndnoteText"/>
      </w:pPr>
      <w:r>
        <w:rPr>
          <w:rStyle w:val="EndnoteReference"/>
        </w:rPr>
        <w:endnoteRef/>
      </w:r>
      <w:r>
        <w:t xml:space="preserve"> </w:t>
      </w:r>
      <w:r>
        <w:fldChar w:fldCharType="begin"/>
      </w:r>
      <w:r>
        <w:instrText xml:space="preserve"> ADDIN ZOTERO_ITEM CSL_CITATION {"citationID":"ARcMHLoi","properties":{"formattedCitation":"Brian Stone et al., \\uc0\\u8220{}Compound Climate and Infrastructure Events: How Electrical Grid Failure Alters Heat Wave Risk,\\uc0\\u8221{} {\\i{}Environmental Science &amp; Technology} 55, no. 10 (May 18, 2021): 6957\\uc0\\u8211{}64, https://doi.org/10.1021/acs.est.1c00024.","plainCitation":"Brian Stone et al., “Compound Climate and Infrastructure Events: How Electrical Grid Failure Alters Heat Wave Risk,” Environmental Science &amp; Technology 55, no. 10 (May 18, 2021): 6957–64, https://doi.org/10.1021/acs.est.1c00024.","noteIndex":10},"citationItems":[{"id":203,"uris":["http://zotero.org/users/local/hHKggCUl/items/7JUMA7XM"],"itemData":{"id":203,"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ﬁnd simulated compound heat wave and grid failure events of recent intensity and duration to expose between 68 and 100% of the urban population to an elevated risk of heat exhaustion and/or heat stroke.","container-title":"Environmental Science &amp; Technology","DOI":"10.1021/acs.est.1c00024","ISSN":"0013-936X, 1520-5851","issue":"10","journalAbbreviation":"Environ. Sci. Technol.","language":"en","license":"https://doi.org/10.15223/policy-029","page":"6957-6964","source":"DOI.org (Crossref)","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fldChar w:fldCharType="separate"/>
      </w:r>
      <w:r w:rsidRPr="008600A5">
        <w:rPr>
          <w:lang w:val="en-US"/>
        </w:rPr>
        <w:t xml:space="preserve">Brian Stone et al., “Compound Climate and Infrastructure Events: How Electrical Grid Failure Alters Heat Wave Risk,” </w:t>
      </w:r>
      <w:r w:rsidRPr="008600A5">
        <w:rPr>
          <w:i/>
          <w:iCs/>
          <w:lang w:val="en-US"/>
        </w:rPr>
        <w:t>Environmental Science &amp; Technology</w:t>
      </w:r>
      <w:r w:rsidRPr="008600A5">
        <w:rPr>
          <w:lang w:val="en-US"/>
        </w:rPr>
        <w:t xml:space="preserve"> 55, no. 10 (May 18, 2021): 6957–64, https://doi.org/10.1021/acs.est.1c00024.</w:t>
      </w:r>
      <w:r>
        <w:fldChar w:fldCharType="end"/>
      </w:r>
    </w:p>
  </w:endnote>
  <w:endnote w:id="11">
    <w:p w:rsidR="008600A5" w:rsidRDefault="008600A5">
      <w:pPr>
        <w:pStyle w:val="EndnoteText"/>
      </w:pPr>
      <w:r>
        <w:rPr>
          <w:rStyle w:val="EndnoteReference"/>
        </w:rPr>
        <w:endnoteRef/>
      </w:r>
      <w:r>
        <w:t xml:space="preserve"> </w:t>
      </w:r>
      <w:r>
        <w:fldChar w:fldCharType="begin"/>
      </w:r>
      <w:r>
        <w:instrText xml:space="preserve"> ADDIN ZOTERO_ITEM CSL_CITATION {"citationID":"VBpPVkMX","properties":{"formattedCitation":"Ching-Min Tseng et al., \\uc0\\u8220{}The Effect of Cold Temperature on Increased Exacerbation of Chronic Obstructive Pulmonary Disease: A Nationwide Study,\\uc0\\u8221{} ed. Sudha Chaturvedi, {\\i{}PLoS ONE} 8, no. 3 (March 15, 2013): e57066, https://doi.org/10.1371/journal.pone.0057066.","plainCitation":"Ching-Min Tseng et al., “The Effect of Cold Temperature on Increased Exacerbation of Chronic Obstructive Pulmonary Disease: A Nationwide Study,” ed. Sudha Chaturvedi, PLoS ONE 8, no. 3 (March 15, 2013): e57066, https://doi.org/10.1371/journal.pone.0057066.","noteIndex":11},"citationItems":[{"id":205,"uris":["http://zotero.org/users/local/hHKggCUl/items/TWFURUJZ"],"itemData":{"id":205,"type":"article-journal","abstract":"Background: Seasonal variations in the acute exacerbation of chronic obstructive pulmonary disease (COPD) have been reported. However, the influence of air temperature and other meteorological factors on COPD exacerbation remains unclear.\nMethods: National Health Insurance registry data from January 1, 1999 to December 1, 2009 and meteorological variables from the Taiwan Central Weather Bureau for the same period were analyzed. A case-crossover study design was used to investigate the association between COPD exacerbation and meteorological variables.\nResults: A total of 16,254 cases who suffered from COPD exacerbation were enrolled. We found that a 1uC decrease in air temperature was associated with a 0.8% increase in the exacerbation rate on event-days (95% confidence interval (CI), 1.015–1.138, p = 0.015). With a 5uC decrease in mean temperature, the cold temperature (28-day average temperature) had a long-term effect on the exacerbation of COPD (odds ratio (OR), 1.106, 95% CI 1.063–1.152, p,0.001). In addition, elderly patients and those who did not receive inhaled medication tended to suffer an exacerbation when the mean temperature dropped 5uC. Higher barometric pressure, more hours of sunshine, and lower humidity were associated with an increase in COPD exacerbation.\nConclusions: This study demonstrated the effect of cold temperatures on the COPD exacerbation rate. Elderly patients and those without inhaled medicine before the exacerbation event were affected significantly by lower mean temperatures. A more comprehensive program to prevent cold stress in COPD patients may lead to a reduction in the exacerbations rate of COPD.","container-title":"PLoS ONE","DOI":"10.1371/journal.pone.0057066","ISSN":"1932-6203","issue":"3","journalAbbreviation":"PLoS ONE","language":"en","page":"e57066","source":"DOI.org (Crossref)","title":"The Effect of Cold Temperature on Increased Exacerbation of Chronic Obstructive Pulmonary Disease: A Nationwide Study","title-short":"The Effect of Cold Temperature on Increased Exacerbation of Chronic Obstructive Pulmonary Disease","volume":"8","author":[{"family":"Tseng","given":"Ching-Min"},{"family":"Chen","given":"Yung-Tai"},{"family":"Ou","given":"Shuo-Ming"},{"family":"Hsiao","given":"Yi-Han"},{"family":"Li","given":"Szu-Yuan"},{"family":"Wang","given":"Shuu-Jiun"},{"family":"Yang","given":"Albert C."},{"family":"Chen","given":"Tzeng-Ji"},{"family":"Perng","given":"Diahn-Warng"}],"editor":[{"family":"Chaturvedi","given":"Sudha"}],"issued":{"date-parts":[["2013",3,15]]}}}],"schema":"https://github.com/citation-style-language/schema/raw/master/csl-citation.json"} </w:instrText>
      </w:r>
      <w:r>
        <w:fldChar w:fldCharType="separate"/>
      </w:r>
      <w:r w:rsidRPr="008600A5">
        <w:rPr>
          <w:lang w:val="en-US"/>
        </w:rPr>
        <w:t xml:space="preserve">Yu-Chun Wang and Yu-Kai Lin, “Temperature Effects on Outpatient Visits of Respiratory Diseases, Asthma, and Chronic Airway Obstruction in Taiwan,” </w:t>
      </w:r>
      <w:r w:rsidRPr="008600A5">
        <w:rPr>
          <w:i/>
          <w:iCs/>
          <w:lang w:val="en-US"/>
        </w:rPr>
        <w:t>International Journal of Biometeorology</w:t>
      </w:r>
      <w:r w:rsidRPr="008600A5">
        <w:rPr>
          <w:lang w:val="en-US"/>
        </w:rPr>
        <w:t xml:space="preserve"> 59, no. 7 (July 2015): 815–25, https://doi.org/10.1007/s00484-014-0899-0.</w:t>
      </w:r>
      <w:r>
        <w:fldChar w:fldCharType="end"/>
      </w:r>
    </w:p>
  </w:endnote>
  <w:endnote w:id="12">
    <w:p w:rsidR="008600A5" w:rsidRDefault="008600A5">
      <w:pPr>
        <w:pStyle w:val="EndnoteText"/>
      </w:pPr>
      <w:r>
        <w:rPr>
          <w:rStyle w:val="EndnoteReference"/>
        </w:rPr>
        <w:endnoteRef/>
      </w:r>
      <w:r>
        <w:t xml:space="preserve"> </w:t>
      </w:r>
      <w:r>
        <w:fldChar w:fldCharType="begin"/>
      </w:r>
      <w:r>
        <w:instrText xml:space="preserve"> ADDIN ZOTERO_ITEM CSL_CITATION {"citationID":"9AWZEXCd","properties":{"formattedCitation":"Nidhi Singh et al., \\uc0\\u8220{}Heat and Cardiovascular Mortality: An Epidemiological Perspective,\\uc0\\u8221{} {\\i{}Circulation Research} 134, no. 9 (April 26, 2024): 1098\\uc0\\u8211{}1112, https://doi.org/10.1161/CIRCRESAHA.123.323615.","plainCitation":"Nidhi Singh et al., “Heat and Cardiovascular Mortality: An Epidemiological Perspective,” Circulation Research 134, no. 9 (April 26, 2024): 1098–1112, https://doi.org/10.1161/CIRCRESAHA.123.323615.","noteIndex":11},"citationItems":[{"id":209,"uris":["http://zotero.org/users/local/hHKggCUl/items/2EGZUWZS"],"itemData":{"id":209,"type":"article-journal","abstract":"As global temperatures rise, extreme heat events are projected to become more frequent and intense. Extreme heat causes a wide range of health effects, including an overall increase in morbidity and mortality. It is important to note that while there is sufficient epidemiological evidence for heat-related increases in all-cause mortality, evidence on the association between heat and cause-specific deaths such as cardiovascular disease (CVD) mortality (and its more specific causes) is limited, with inconsistent findings. Existing systematic reviews and meta-analyses of epidemiological studies on heat and CVD mortality have summarized the available evidence. However, the target audience of such reviews is mainly limited to the specific field of environmental epidemiology. This overarching perspective aims to provide health professionals with a comprehensive overview of recent epidemiological evidence of how extreme heat is associated with CVD mortality. The rationale behind this broad perspective is that a better understanding of the effect of extreme heat on CVD mortality will help CVD health professionals optimize their plans to adapt to the changes brought about by climate change and heat events. To policymakers, this perspective would help formulate targeted mitigation, strengthen early warning systems, and develop better adaptation strategies. Despite the heterogeneity in evidence worldwide, due in part to different climatic conditions and population dynamics, there is a clear link between heat and CVD mortality. The risk has often been found to be higher in vulnerable subgroups, including older people, people with preexisting conditions, and the socioeconomically deprived. This perspective also highlights the lack of evidence from low- and middle-income countries and focuses on cause-specific CVD deaths. In addition, the perspective highlights the temporal changes in heat-related CVD deaths as well as the interactive effect of heat with other environmental factors and the potential biological pathways. Importantly, these various aspects of epidemiological studies have never been fully investigated and, therefore, the true extent of the impact of heat on CVD deaths remains largely unknown. Furthermore, this perspective also highlights the research gaps in epidemiological studies and the potential solutions to generate more robust evidence on the future consequences of heat on CVD deaths.","container-title":"Circulation Research","DOI":"10.1161/CIRCRESAHA.123.323615","ISSN":"0009-7330, 1524-4571","issue":"9","journalAbbreviation":"Circulation Research","language":"en","page":"1098-1112","source":"DOI.org (Crossref)","title":"Heat and Cardiovascular Mortality: An Epidemiological Perspective","title-short":"Heat and Cardiovascular Mortality","volume":"134","author":[{"family":"Singh","given":"Nidhi"},{"family":"Areal","given":"Ashtyn Tracy"},{"family":"Breitner","given":"Susanne"},{"family":"Zhang","given":"Siqi"},{"family":"Agewall","given":"Stefan"},{"family":"Schikowski","given":"Tamara"},{"family":"Schneider","given":"Alexandra"}],"issued":{"date-parts":[["2024",4,26]]}}}],"schema":"https://github.com/citation-style-language/schema/raw/master/csl-citation.json"} </w:instrText>
      </w:r>
      <w:r>
        <w:fldChar w:fldCharType="separate"/>
      </w:r>
      <w:r w:rsidRPr="008600A5">
        <w:rPr>
          <w:lang w:val="en-US"/>
        </w:rPr>
        <w:t xml:space="preserve">Nidhi Singh et al., “Heat and Cardiovascular Mortality: An Epidemiological Perspective,” </w:t>
      </w:r>
      <w:r w:rsidRPr="008600A5">
        <w:rPr>
          <w:i/>
          <w:iCs/>
          <w:lang w:val="en-US"/>
        </w:rPr>
        <w:t>Circulation Research</w:t>
      </w:r>
      <w:r w:rsidRPr="008600A5">
        <w:rPr>
          <w:lang w:val="en-US"/>
        </w:rPr>
        <w:t xml:space="preserve"> 134, no. 9 (April 26, 2024): 1098–1112, https://doi.org/10.1161/CIRCRESAHA.123.323615.</w:t>
      </w:r>
      <w:r>
        <w:fldChar w:fldCharType="end"/>
      </w:r>
    </w:p>
  </w:endnote>
  <w:endnote w:id="13">
    <w:p w:rsidR="008600A5" w:rsidRDefault="008600A5">
      <w:pPr>
        <w:pStyle w:val="EndnoteText"/>
      </w:pPr>
      <w:r>
        <w:rPr>
          <w:rStyle w:val="EndnoteReference"/>
        </w:rPr>
        <w:endnoteRef/>
      </w:r>
      <w:r>
        <w:t xml:space="preserve"> </w:t>
      </w:r>
      <w:r>
        <w:fldChar w:fldCharType="begin"/>
      </w:r>
      <w:r>
        <w:instrText xml:space="preserve"> ADDIN ZOTERO_ITEM CSL_CITATION {"citationID":"yCgAhYK6","properties":{"formattedCitation":"G. Brooke Anderson et al., \\uc0\\u8220{}Heat-Related Emergency Hospitalizations for Respiratory Diseases in the Medicare Population,\\uc0\\u8221{} {\\i{}American Journal of Respiratory and Critical Care Medicine} 187, no. 10 (May 15, 2013): 1098\\uc0\\u8211{}1103, https://doi.org/10.1164/rccm.201211-1969OC.","plainCitation":"G. Brooke Anderson et al., “Heat-Related Emergency Hospitalizations for Respiratory Diseases in the Medicare Population,” American Journal of Respiratory and Critical Care Medicine 187, no. 10 (May 15, 2013): 1098–1103, https://doi.org/10.1164/rccm.201211-1969OC.","noteIndex":11},"citationItems":[{"id":211,"uris":["http://zotero.org/users/local/hHKggCUl/items/7S2KHWLC"],"itemData":{"id":211,"type":"article-journal","abstract":"Objectives: To estimate the risk of hospitalization for respiratory diseases associated with outdoor heat in the U.S. elderly.\nMethods: An observational study of approximately 12.5 million Medicare beneﬁciaries in 213 United States counties, January 1, 1999 to December 31, 2008. We estimate a national average relative risk of hospitalization for each 108F (5.68C) increase in daily outdoor temperature using Bayesian hierarchical models.\nMeasurements and Main Results: We obtained daily county-level rates of Medicare emergency respiratory hospitalizations (International Classiﬁcation of Diseases, Ninth Revision, 464–466, 480–487, 490–492) in 213 U.S. counties from 1999 through 2008. Overall, each 108F increase in daily temperature was associated with a 4.3% increase in same-day emergency hospitalizations for respiratory diseases (95% posterior interval, 3.8, 4.8%). Counties’ relative risks were signiﬁcantly higher in counties with cooler average summer temperatures.\nConclusions: We found strong evidence of an association between outdoor heat and respiratory hospitalizations in the largest population of elderly studied to date. Given projections of increasing temperatures from climate change and the increasing global prevalence of chronic pulmonary disease, the relationship between heat and respiratory morbidity is a growing concern.","container-title":"American Journal of Respiratory and Critical Care Medicine","DOI":"10.1164/rccm.201211-1969OC","ISSN":"1073-449X, 1535-4970","issue":"10","journalAbbreviation":"Am J Respir Crit Care Med","language":"en","page":"1098-1103","source":"DOI.org (Crossref)","title":"Heat-related Emergency Hospitalizations for Respiratory Diseases in the Medicare Population","volume":"187","author":[{"family":"Anderson","given":"G. Brooke"},{"family":"Dominici","given":"Francesca"},{"family":"Wang","given":"Yun"},{"family":"McCormack","given":"Meredith C."},{"family":"Bell","given":"Michelle L."},{"family":"Peng","given":"Roger D."}],"issued":{"date-parts":[["2013",5,15]]}}}],"schema":"https://github.com/citation-style-language/schema/raw/master/csl-citation.json"} </w:instrText>
      </w:r>
      <w:r>
        <w:fldChar w:fldCharType="separate"/>
      </w:r>
      <w:r w:rsidRPr="008600A5">
        <w:rPr>
          <w:lang w:val="en-US"/>
        </w:rPr>
        <w:t xml:space="preserve">G. Brooke Anderson et al., “Heat-Related Emergency Hospitalizations for Respiratory Diseases in the Medicare Population,” </w:t>
      </w:r>
      <w:r w:rsidRPr="008600A5">
        <w:rPr>
          <w:i/>
          <w:iCs/>
          <w:lang w:val="en-US"/>
        </w:rPr>
        <w:t>American Journal of Respiratory and Critical Care Medicine</w:t>
      </w:r>
      <w:r w:rsidRPr="008600A5">
        <w:rPr>
          <w:lang w:val="en-US"/>
        </w:rPr>
        <w:t xml:space="preserve"> 187, no. 10 (May 15, 2013): 1098–1103, https://doi.org/10.1164/rccm.201211-1969OC.</w:t>
      </w:r>
      <w:r>
        <w:fldChar w:fldCharType="end"/>
      </w:r>
    </w:p>
  </w:endnote>
  <w:endnote w:id="14">
    <w:p w:rsidR="001C4072" w:rsidRDefault="001C4072">
      <w:pPr>
        <w:pStyle w:val="EndnoteText"/>
      </w:pPr>
      <w:r>
        <w:rPr>
          <w:rStyle w:val="EndnoteReference"/>
        </w:rPr>
        <w:endnoteRef/>
      </w:r>
      <w:r>
        <w:t xml:space="preserve"> </w:t>
      </w:r>
      <w:r>
        <w:fldChar w:fldCharType="begin"/>
      </w:r>
      <w:r>
        <w:instrText xml:space="preserve"> ADDIN ZOTERO_ITEM CSL_CITATION {"citationID":"UFMQoWBV","properties":{"formattedCitation":"Shao Lin et al., \\uc0\\u8220{}The Joint Effects of Thunderstorms and Power Outages on Respiratory-Related Emergency Visits and Modifying and Mediating Factors of This Relationship,\\uc0\\u8221{} {\\i{}Environmental Health Perspectives} 132, no. 6 (June 2024): 067002, https://doi.org/10.1289/EHP13237.","plainCitation":"Shao Lin et al., “The Joint Effects of Thunderstorms and Power Outages on Respiratory-Related Emergency Visits and Modifying and Mediating Factors of This Relationship,” Environmental Health Perspectives 132, no. 6 (June 2024): 067002, https://doi.org/10.1289/EHP13237.","noteIndex":10},"citationItems":[{"id":194,"uris":["http://zotero.org/users/local/hHKggCUl/items/8L9T2PQA"],"itemData":{"id":194,"type":"article-journal","abstract":"BACKGROUND: While limited studies have evaluated the health impacts of thunderstorms and power outages (POs) separately, few have assessed their joint eﬀects. We aimed to investigate the individual and joint eﬀ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ﬀ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ﬀ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ﬀect on both multiplicative and additive scales. Over 35% of the thunderstorm eﬀects were mediated by PM2:5 and RH.\nCONCLUSION: Thunderstorms accompanied by POs showed the strongest respiratory eﬀects. There were large disparities in thunderstorm–health associations by demographics. Meteorological factors and air pollution levels modiﬁed and mediated the thunderstorm–health eﬀ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schema":"https://github.com/citation-style-language/schema/raw/master/csl-citation.json"} </w:instrText>
      </w:r>
      <w:r>
        <w:fldChar w:fldCharType="separate"/>
      </w:r>
      <w:r w:rsidRPr="001C4072">
        <w:rPr>
          <w:lang w:val="en-US"/>
        </w:rPr>
        <w:t xml:space="preserve">Shao Lin et al., “The Joint Effects of Thunderstorms and Power Outages on Respiratory-Related Emergency Visits and Modifying and Mediating Factors of This Relationship,” </w:t>
      </w:r>
      <w:r w:rsidRPr="001C4072">
        <w:rPr>
          <w:i/>
          <w:iCs/>
          <w:lang w:val="en-US"/>
        </w:rPr>
        <w:t>Environmental Health Perspectives</w:t>
      </w:r>
      <w:r w:rsidRPr="001C4072">
        <w:rPr>
          <w:lang w:val="en-US"/>
        </w:rPr>
        <w:t xml:space="preserve"> 132, no. 6 (June 2024): 067002, https://doi.org/10.1289/EHP13237.</w:t>
      </w:r>
      <w:r>
        <w:fldChar w:fldCharType="end"/>
      </w:r>
    </w:p>
  </w:endnote>
  <w:endnote w:id="15">
    <w:p w:rsidR="00EC1EFE" w:rsidRDefault="00EC1EFE">
      <w:pPr>
        <w:pStyle w:val="EndnoteText"/>
      </w:pPr>
      <w:r>
        <w:rPr>
          <w:rStyle w:val="EndnoteReference"/>
        </w:rPr>
        <w:endnoteRef/>
      </w:r>
      <w:r>
        <w:t xml:space="preserve"> </w:t>
      </w:r>
      <w:r>
        <w:fldChar w:fldCharType="begin"/>
      </w:r>
      <w:r>
        <w:instrText xml:space="preserve"> ADDIN ZOTERO_ITEM CSL_CITATION {"citationID":"w1IDUHOw","properties":{"formattedCitation":"G. Brooke Anderson and Michelle L. Bell, \\uc0\\u8220{}Lights Out: Impact of the August 2003 Power Outage on Mortality in New York, NY,\\uc0\\u8221{} {\\i{}Epidemiology} 23, no. 2 (March 2012): 189\\uc0\\u8211{}93, https://doi.org/10.1097/EDE.0b013e318245c61c.","plainCitation":"G. Brooke Anderson and Michelle L. Bell, “Lights Out: Impact of the August 2003 Power Outage on Mortality in New York, NY,” Epidemiology 23, no. 2 (March 2012): 189–93, https://doi.org/10.1097/EDE.0b013e318245c61c.","noteIndex":10},"citationItems":[{"id":192,"uris":["http://zotero.org/users/local/hHKggCUl/items/ZQWPNWWS"],"itemData":{"id":192,"type":"article-journal","abstract":"Background—Little is known about how power outages affect health. We investigated mortality effects of the largest US blackout to date, August 14–15, 2003 in New York, NY.","container-title":"Epidemiology","DOI":"10.1097/EDE.0b013e318245c61c","ISSN":"1044-3983","issue":"2","language":"en","page":"189-193","source":"DOI.org (Crossref)","title":"Lights Out: Impact of the August 2003 Power Outage on Mortality in New York, NY","title-short":"Lights Out","volume":"23","author":[{"family":"Anderson","given":"G. Brooke"},{"family":"Bell","given":"Michelle L."}],"issued":{"date-parts":[["2012",3]]}}}],"schema":"https://github.com/citation-style-language/schema/raw/master/csl-citation.json"} </w:instrText>
      </w:r>
      <w:r>
        <w:fldChar w:fldCharType="separate"/>
      </w:r>
      <w:r w:rsidRPr="00EC1EFE">
        <w:rPr>
          <w:lang w:val="en-US"/>
        </w:rPr>
        <w:t xml:space="preserve">G. Brooke Anderson and Michelle L. Bell, “Lights Out: Impact of the August 2003 Power Outage on Mortality in New York, NY,” </w:t>
      </w:r>
      <w:r w:rsidRPr="00EC1EFE">
        <w:rPr>
          <w:i/>
          <w:iCs/>
          <w:lang w:val="en-US"/>
        </w:rPr>
        <w:t>Epidemiology</w:t>
      </w:r>
      <w:r w:rsidRPr="00EC1EFE">
        <w:rPr>
          <w:lang w:val="en-US"/>
        </w:rPr>
        <w:t xml:space="preserve"> 23, no. 2 (March 2012): 189–93, https://doi.org/10.1097/EDE.0b013e318245c61c.</w:t>
      </w:r>
      <w:r>
        <w:fldChar w:fldCharType="end"/>
      </w:r>
    </w:p>
  </w:endnote>
  <w:endnote w:id="16">
    <w:p w:rsidR="00EC1EFE" w:rsidRDefault="00EC1EFE">
      <w:pPr>
        <w:pStyle w:val="EndnoteText"/>
      </w:pPr>
      <w:r>
        <w:rPr>
          <w:rStyle w:val="EndnoteReference"/>
        </w:rPr>
        <w:endnoteRef/>
      </w:r>
      <w:r>
        <w:t xml:space="preserve"> </w:t>
      </w:r>
      <w:r>
        <w:fldChar w:fldCharType="begin"/>
      </w:r>
      <w:r>
        <w:instrText xml:space="preserve"> ADDIN ZOTERO_ITEM CSL_CITATION {"citationID":"L8OEPy7A","properties":{"formattedCitation":"Christine Dominianni et al., \\uc0\\u8220{}Health Impacts of Citywide and Localized Power Outages in New York City,\\uc0\\u8221{} {\\i{}Environmental Health Perspectives} 126, no. 6 (June 15, 2018): 067003, https://doi.org/10.1289/EHP2154.","plainCitation":"Christine Dominianni et al., “Health Impacts of Citywide and Localized Power Outages in New York City,” Environmental Health Perspectives 126, no. 6 (June 15, 2018): 067003, https://doi.org/10.1289/EHP2154.","noteIndex":10},"citationItems":[{"id":196,"uris":["http://zotero.org/users/local/hHKggCUl/items/BDEMCWLA"],"itemData":{"id":196,"type":"article-journal","abstract":"BACKGROUND: Previous studies investigated potential health eﬀects of large-scale power outages, including the massive power failure that aﬀ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ﬀect health. This information can inform preparedness eﬀ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schema":"https://github.com/citation-style-language/schema/raw/master/csl-citation.json"} </w:instrText>
      </w:r>
      <w:r>
        <w:fldChar w:fldCharType="separate"/>
      </w:r>
      <w:r w:rsidRPr="00EC1EFE">
        <w:rPr>
          <w:lang w:val="en-US"/>
        </w:rPr>
        <w:t xml:space="preserve">Christine Dominianni et al., “Health Impacts of Citywide and Localized Power Outages in New York City,” </w:t>
      </w:r>
      <w:r w:rsidRPr="00EC1EFE">
        <w:rPr>
          <w:i/>
          <w:iCs/>
          <w:lang w:val="en-US"/>
        </w:rPr>
        <w:t>Environmental Health Perspectives</w:t>
      </w:r>
      <w:r w:rsidRPr="00EC1EFE">
        <w:rPr>
          <w:lang w:val="en-US"/>
        </w:rPr>
        <w:t xml:space="preserve"> 126, no. 6 (June 15, 2018): 067003, https://doi.org/10.1289/EHP2154.</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995E4F" w:rsidRDefault="00995E4F" w:rsidP="00E95A23">
      <w:r>
        <w:separator/>
      </w:r>
    </w:p>
  </w:footnote>
  <w:footnote w:type="continuationSeparator" w:id="0">
    <w:p w:rsidR="00995E4F" w:rsidRDefault="00995E4F" w:rsidP="00E95A2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292031"/>
    <w:multiLevelType w:val="multilevel"/>
    <w:tmpl w:val="6BD8D2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CD04D0"/>
    <w:multiLevelType w:val="hybridMultilevel"/>
    <w:tmpl w:val="7FF67128"/>
    <w:lvl w:ilvl="0" w:tplc="94B0ACE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995C89"/>
    <w:multiLevelType w:val="hybridMultilevel"/>
    <w:tmpl w:val="4F027396"/>
    <w:lvl w:ilvl="0" w:tplc="172069D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9E058F"/>
    <w:multiLevelType w:val="hybridMultilevel"/>
    <w:tmpl w:val="9C9CB706"/>
    <w:lvl w:ilvl="0" w:tplc="7358777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1A633C4"/>
    <w:multiLevelType w:val="multilevel"/>
    <w:tmpl w:val="53DCB8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3A559C1"/>
    <w:multiLevelType w:val="hybridMultilevel"/>
    <w:tmpl w:val="09A8B732"/>
    <w:lvl w:ilvl="0" w:tplc="7548DCD6">
      <w:start w:val="1"/>
      <w:numFmt w:val="lowerLetter"/>
      <w:lvlText w:val="%1."/>
      <w:lvlJc w:val="left"/>
      <w:pPr>
        <w:tabs>
          <w:tab w:val="num" w:pos="720"/>
        </w:tabs>
        <w:ind w:left="720" w:hanging="360"/>
      </w:pPr>
    </w:lvl>
    <w:lvl w:ilvl="1" w:tplc="8E92FFF8">
      <w:start w:val="1"/>
      <w:numFmt w:val="lowerLetter"/>
      <w:lvlText w:val="%2."/>
      <w:lvlJc w:val="left"/>
      <w:pPr>
        <w:tabs>
          <w:tab w:val="num" w:pos="1440"/>
        </w:tabs>
        <w:ind w:left="1440" w:hanging="360"/>
      </w:pPr>
    </w:lvl>
    <w:lvl w:ilvl="2" w:tplc="77824BC2" w:tentative="1">
      <w:start w:val="1"/>
      <w:numFmt w:val="lowerLetter"/>
      <w:lvlText w:val="%3."/>
      <w:lvlJc w:val="left"/>
      <w:pPr>
        <w:tabs>
          <w:tab w:val="num" w:pos="2160"/>
        </w:tabs>
        <w:ind w:left="2160" w:hanging="360"/>
      </w:pPr>
    </w:lvl>
    <w:lvl w:ilvl="3" w:tplc="BF06E584" w:tentative="1">
      <w:start w:val="1"/>
      <w:numFmt w:val="lowerLetter"/>
      <w:lvlText w:val="%4."/>
      <w:lvlJc w:val="left"/>
      <w:pPr>
        <w:tabs>
          <w:tab w:val="num" w:pos="2880"/>
        </w:tabs>
        <w:ind w:left="2880" w:hanging="360"/>
      </w:pPr>
    </w:lvl>
    <w:lvl w:ilvl="4" w:tplc="A5E60382" w:tentative="1">
      <w:start w:val="1"/>
      <w:numFmt w:val="lowerLetter"/>
      <w:lvlText w:val="%5."/>
      <w:lvlJc w:val="left"/>
      <w:pPr>
        <w:tabs>
          <w:tab w:val="num" w:pos="3600"/>
        </w:tabs>
        <w:ind w:left="3600" w:hanging="360"/>
      </w:pPr>
    </w:lvl>
    <w:lvl w:ilvl="5" w:tplc="0BB6B2B8" w:tentative="1">
      <w:start w:val="1"/>
      <w:numFmt w:val="lowerLetter"/>
      <w:lvlText w:val="%6."/>
      <w:lvlJc w:val="left"/>
      <w:pPr>
        <w:tabs>
          <w:tab w:val="num" w:pos="4320"/>
        </w:tabs>
        <w:ind w:left="4320" w:hanging="360"/>
      </w:pPr>
    </w:lvl>
    <w:lvl w:ilvl="6" w:tplc="AEC2D5C0" w:tentative="1">
      <w:start w:val="1"/>
      <w:numFmt w:val="lowerLetter"/>
      <w:lvlText w:val="%7."/>
      <w:lvlJc w:val="left"/>
      <w:pPr>
        <w:tabs>
          <w:tab w:val="num" w:pos="5040"/>
        </w:tabs>
        <w:ind w:left="5040" w:hanging="360"/>
      </w:pPr>
    </w:lvl>
    <w:lvl w:ilvl="7" w:tplc="E33E8264" w:tentative="1">
      <w:start w:val="1"/>
      <w:numFmt w:val="lowerLetter"/>
      <w:lvlText w:val="%8."/>
      <w:lvlJc w:val="left"/>
      <w:pPr>
        <w:tabs>
          <w:tab w:val="num" w:pos="5760"/>
        </w:tabs>
        <w:ind w:left="5760" w:hanging="360"/>
      </w:pPr>
    </w:lvl>
    <w:lvl w:ilvl="8" w:tplc="B302F4F6" w:tentative="1">
      <w:start w:val="1"/>
      <w:numFmt w:val="lowerLetter"/>
      <w:lvlText w:val="%9."/>
      <w:lvlJc w:val="left"/>
      <w:pPr>
        <w:tabs>
          <w:tab w:val="num" w:pos="6480"/>
        </w:tabs>
        <w:ind w:left="6480" w:hanging="360"/>
      </w:pPr>
    </w:lvl>
  </w:abstractNum>
  <w:abstractNum w:abstractNumId="6" w15:restartNumberingAfterBreak="0">
    <w:nsid w:val="7FD73836"/>
    <w:multiLevelType w:val="hybridMultilevel"/>
    <w:tmpl w:val="8094302A"/>
    <w:lvl w:ilvl="0" w:tplc="23E68D5C">
      <w:start w:val="1"/>
      <w:numFmt w:val="lowerLetter"/>
      <w:lvlText w:val="%1."/>
      <w:lvlJc w:val="left"/>
      <w:pPr>
        <w:tabs>
          <w:tab w:val="num" w:pos="720"/>
        </w:tabs>
        <w:ind w:left="720" w:hanging="360"/>
      </w:pPr>
    </w:lvl>
    <w:lvl w:ilvl="1" w:tplc="AA52B45E">
      <w:start w:val="1"/>
      <w:numFmt w:val="lowerLetter"/>
      <w:lvlText w:val="%2."/>
      <w:lvlJc w:val="left"/>
      <w:pPr>
        <w:tabs>
          <w:tab w:val="num" w:pos="1440"/>
        </w:tabs>
        <w:ind w:left="1440" w:hanging="360"/>
      </w:pPr>
    </w:lvl>
    <w:lvl w:ilvl="2" w:tplc="0B88A3EE" w:tentative="1">
      <w:start w:val="1"/>
      <w:numFmt w:val="lowerLetter"/>
      <w:lvlText w:val="%3."/>
      <w:lvlJc w:val="left"/>
      <w:pPr>
        <w:tabs>
          <w:tab w:val="num" w:pos="2160"/>
        </w:tabs>
        <w:ind w:left="2160" w:hanging="360"/>
      </w:pPr>
    </w:lvl>
    <w:lvl w:ilvl="3" w:tplc="8D0EDB68" w:tentative="1">
      <w:start w:val="1"/>
      <w:numFmt w:val="lowerLetter"/>
      <w:lvlText w:val="%4."/>
      <w:lvlJc w:val="left"/>
      <w:pPr>
        <w:tabs>
          <w:tab w:val="num" w:pos="2880"/>
        </w:tabs>
        <w:ind w:left="2880" w:hanging="360"/>
      </w:pPr>
    </w:lvl>
    <w:lvl w:ilvl="4" w:tplc="A762C788" w:tentative="1">
      <w:start w:val="1"/>
      <w:numFmt w:val="lowerLetter"/>
      <w:lvlText w:val="%5."/>
      <w:lvlJc w:val="left"/>
      <w:pPr>
        <w:tabs>
          <w:tab w:val="num" w:pos="3600"/>
        </w:tabs>
        <w:ind w:left="3600" w:hanging="360"/>
      </w:pPr>
    </w:lvl>
    <w:lvl w:ilvl="5" w:tplc="63AAC740" w:tentative="1">
      <w:start w:val="1"/>
      <w:numFmt w:val="lowerLetter"/>
      <w:lvlText w:val="%6."/>
      <w:lvlJc w:val="left"/>
      <w:pPr>
        <w:tabs>
          <w:tab w:val="num" w:pos="4320"/>
        </w:tabs>
        <w:ind w:left="4320" w:hanging="360"/>
      </w:pPr>
    </w:lvl>
    <w:lvl w:ilvl="6" w:tplc="6D167974" w:tentative="1">
      <w:start w:val="1"/>
      <w:numFmt w:val="lowerLetter"/>
      <w:lvlText w:val="%7."/>
      <w:lvlJc w:val="left"/>
      <w:pPr>
        <w:tabs>
          <w:tab w:val="num" w:pos="5040"/>
        </w:tabs>
        <w:ind w:left="5040" w:hanging="360"/>
      </w:pPr>
    </w:lvl>
    <w:lvl w:ilvl="7" w:tplc="FE0002BA" w:tentative="1">
      <w:start w:val="1"/>
      <w:numFmt w:val="lowerLetter"/>
      <w:lvlText w:val="%8."/>
      <w:lvlJc w:val="left"/>
      <w:pPr>
        <w:tabs>
          <w:tab w:val="num" w:pos="5760"/>
        </w:tabs>
        <w:ind w:left="5760" w:hanging="360"/>
      </w:pPr>
    </w:lvl>
    <w:lvl w:ilvl="8" w:tplc="DCA2B362" w:tentative="1">
      <w:start w:val="1"/>
      <w:numFmt w:val="lowerLetter"/>
      <w:lvlText w:val="%9."/>
      <w:lvlJc w:val="left"/>
      <w:pPr>
        <w:tabs>
          <w:tab w:val="num" w:pos="6480"/>
        </w:tabs>
        <w:ind w:left="6480" w:hanging="360"/>
      </w:pPr>
    </w:lvl>
  </w:abstractNum>
  <w:num w:numId="1" w16cid:durableId="2904763">
    <w:abstractNumId w:val="2"/>
  </w:num>
  <w:num w:numId="2" w16cid:durableId="731345108">
    <w:abstractNumId w:val="1"/>
  </w:num>
  <w:num w:numId="3" w16cid:durableId="849298387">
    <w:abstractNumId w:val="0"/>
  </w:num>
  <w:num w:numId="4" w16cid:durableId="1311907388">
    <w:abstractNumId w:val="4"/>
  </w:num>
  <w:num w:numId="5" w16cid:durableId="2108967144">
    <w:abstractNumId w:val="3"/>
  </w:num>
  <w:num w:numId="6" w16cid:durableId="489560863">
    <w:abstractNumId w:val="6"/>
  </w:num>
  <w:num w:numId="7" w16cid:durableId="39617389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5A23"/>
    <w:rsid w:val="00001562"/>
    <w:rsid w:val="00003092"/>
    <w:rsid w:val="000030A5"/>
    <w:rsid w:val="0000570D"/>
    <w:rsid w:val="00013E71"/>
    <w:rsid w:val="000202A9"/>
    <w:rsid w:val="00020FD3"/>
    <w:rsid w:val="00023BB3"/>
    <w:rsid w:val="00024726"/>
    <w:rsid w:val="000248DF"/>
    <w:rsid w:val="000249A4"/>
    <w:rsid w:val="00026965"/>
    <w:rsid w:val="00027F01"/>
    <w:rsid w:val="00032C01"/>
    <w:rsid w:val="00032E8A"/>
    <w:rsid w:val="000343A6"/>
    <w:rsid w:val="00036275"/>
    <w:rsid w:val="00040545"/>
    <w:rsid w:val="00042086"/>
    <w:rsid w:val="0004370E"/>
    <w:rsid w:val="00050312"/>
    <w:rsid w:val="00051BF3"/>
    <w:rsid w:val="00053963"/>
    <w:rsid w:val="00055164"/>
    <w:rsid w:val="000571BA"/>
    <w:rsid w:val="00065369"/>
    <w:rsid w:val="00066968"/>
    <w:rsid w:val="00067C45"/>
    <w:rsid w:val="00071AF2"/>
    <w:rsid w:val="0007286C"/>
    <w:rsid w:val="00080129"/>
    <w:rsid w:val="00080AAC"/>
    <w:rsid w:val="0008126C"/>
    <w:rsid w:val="000822A1"/>
    <w:rsid w:val="00085F4E"/>
    <w:rsid w:val="0008653F"/>
    <w:rsid w:val="000867AC"/>
    <w:rsid w:val="000926CF"/>
    <w:rsid w:val="00097D5B"/>
    <w:rsid w:val="000A066F"/>
    <w:rsid w:val="000A1AA9"/>
    <w:rsid w:val="000A4CAC"/>
    <w:rsid w:val="000A75FF"/>
    <w:rsid w:val="000B1432"/>
    <w:rsid w:val="000B292A"/>
    <w:rsid w:val="000B5B3C"/>
    <w:rsid w:val="000B6B95"/>
    <w:rsid w:val="000C38E3"/>
    <w:rsid w:val="000C4798"/>
    <w:rsid w:val="000C69F6"/>
    <w:rsid w:val="000E1CAF"/>
    <w:rsid w:val="000E232F"/>
    <w:rsid w:val="000E3F89"/>
    <w:rsid w:val="000E6C21"/>
    <w:rsid w:val="000F47A3"/>
    <w:rsid w:val="000F5CBB"/>
    <w:rsid w:val="001000E0"/>
    <w:rsid w:val="001025E2"/>
    <w:rsid w:val="00102A4C"/>
    <w:rsid w:val="0010410F"/>
    <w:rsid w:val="001072A9"/>
    <w:rsid w:val="00112CE1"/>
    <w:rsid w:val="00116B57"/>
    <w:rsid w:val="00120AD3"/>
    <w:rsid w:val="001256DB"/>
    <w:rsid w:val="00125EDA"/>
    <w:rsid w:val="0012692B"/>
    <w:rsid w:val="001275F5"/>
    <w:rsid w:val="00131152"/>
    <w:rsid w:val="00131D91"/>
    <w:rsid w:val="00131EC6"/>
    <w:rsid w:val="00134D7B"/>
    <w:rsid w:val="001438A4"/>
    <w:rsid w:val="00146F33"/>
    <w:rsid w:val="0014731A"/>
    <w:rsid w:val="00152C08"/>
    <w:rsid w:val="00153EFC"/>
    <w:rsid w:val="001557A7"/>
    <w:rsid w:val="0016253B"/>
    <w:rsid w:val="00162EF9"/>
    <w:rsid w:val="00166516"/>
    <w:rsid w:val="00172EB8"/>
    <w:rsid w:val="001762D7"/>
    <w:rsid w:val="00176562"/>
    <w:rsid w:val="00176AC9"/>
    <w:rsid w:val="00177B0C"/>
    <w:rsid w:val="001867A2"/>
    <w:rsid w:val="00186970"/>
    <w:rsid w:val="00187C44"/>
    <w:rsid w:val="00191229"/>
    <w:rsid w:val="0019472A"/>
    <w:rsid w:val="001956D5"/>
    <w:rsid w:val="001A296F"/>
    <w:rsid w:val="001A3E21"/>
    <w:rsid w:val="001B0D17"/>
    <w:rsid w:val="001B316D"/>
    <w:rsid w:val="001B5CFA"/>
    <w:rsid w:val="001B5E5F"/>
    <w:rsid w:val="001B65B2"/>
    <w:rsid w:val="001C4072"/>
    <w:rsid w:val="001C5A37"/>
    <w:rsid w:val="001C5DC0"/>
    <w:rsid w:val="001C65DD"/>
    <w:rsid w:val="001D58F4"/>
    <w:rsid w:val="001E09D2"/>
    <w:rsid w:val="001E107D"/>
    <w:rsid w:val="001E1920"/>
    <w:rsid w:val="001E2CFE"/>
    <w:rsid w:val="001E4B50"/>
    <w:rsid w:val="001E7C62"/>
    <w:rsid w:val="001F3D9F"/>
    <w:rsid w:val="001F70EE"/>
    <w:rsid w:val="001F7ECE"/>
    <w:rsid w:val="002005C1"/>
    <w:rsid w:val="00203B12"/>
    <w:rsid w:val="0020723E"/>
    <w:rsid w:val="00217124"/>
    <w:rsid w:val="00217337"/>
    <w:rsid w:val="00217B79"/>
    <w:rsid w:val="00222D29"/>
    <w:rsid w:val="002230CE"/>
    <w:rsid w:val="00223AE1"/>
    <w:rsid w:val="0022657B"/>
    <w:rsid w:val="00231841"/>
    <w:rsid w:val="00233000"/>
    <w:rsid w:val="0023683A"/>
    <w:rsid w:val="00237F66"/>
    <w:rsid w:val="00237F91"/>
    <w:rsid w:val="002414A1"/>
    <w:rsid w:val="002428D1"/>
    <w:rsid w:val="0024355E"/>
    <w:rsid w:val="0024411A"/>
    <w:rsid w:val="00244B2E"/>
    <w:rsid w:val="002505DD"/>
    <w:rsid w:val="00253B31"/>
    <w:rsid w:val="002607C3"/>
    <w:rsid w:val="002626E4"/>
    <w:rsid w:val="0026277A"/>
    <w:rsid w:val="00271DF6"/>
    <w:rsid w:val="0027558D"/>
    <w:rsid w:val="0027715F"/>
    <w:rsid w:val="00280957"/>
    <w:rsid w:val="00281AC2"/>
    <w:rsid w:val="00284281"/>
    <w:rsid w:val="00291421"/>
    <w:rsid w:val="00296A34"/>
    <w:rsid w:val="002A27FB"/>
    <w:rsid w:val="002A497A"/>
    <w:rsid w:val="002A71F7"/>
    <w:rsid w:val="002B033E"/>
    <w:rsid w:val="002B3423"/>
    <w:rsid w:val="002B4D8B"/>
    <w:rsid w:val="002B52BF"/>
    <w:rsid w:val="002B6077"/>
    <w:rsid w:val="002B7B5D"/>
    <w:rsid w:val="002C0174"/>
    <w:rsid w:val="002C0354"/>
    <w:rsid w:val="002C54B2"/>
    <w:rsid w:val="002C6D70"/>
    <w:rsid w:val="002D12F6"/>
    <w:rsid w:val="002D1E5A"/>
    <w:rsid w:val="002D3A38"/>
    <w:rsid w:val="002E2A49"/>
    <w:rsid w:val="002E3D23"/>
    <w:rsid w:val="002E5BE5"/>
    <w:rsid w:val="002E7B6E"/>
    <w:rsid w:val="002F284B"/>
    <w:rsid w:val="002F376B"/>
    <w:rsid w:val="002F5D96"/>
    <w:rsid w:val="002F5FD7"/>
    <w:rsid w:val="00300727"/>
    <w:rsid w:val="003009C7"/>
    <w:rsid w:val="0030362F"/>
    <w:rsid w:val="00303737"/>
    <w:rsid w:val="00304417"/>
    <w:rsid w:val="00307B4B"/>
    <w:rsid w:val="003111D6"/>
    <w:rsid w:val="00314C4A"/>
    <w:rsid w:val="003161AD"/>
    <w:rsid w:val="00342BBB"/>
    <w:rsid w:val="003431D3"/>
    <w:rsid w:val="00344D8E"/>
    <w:rsid w:val="00345147"/>
    <w:rsid w:val="00347C40"/>
    <w:rsid w:val="00350ABF"/>
    <w:rsid w:val="00350D35"/>
    <w:rsid w:val="003516F6"/>
    <w:rsid w:val="00352BCD"/>
    <w:rsid w:val="00357A14"/>
    <w:rsid w:val="00360C88"/>
    <w:rsid w:val="003669D0"/>
    <w:rsid w:val="00372E47"/>
    <w:rsid w:val="00374695"/>
    <w:rsid w:val="00375BE4"/>
    <w:rsid w:val="00380659"/>
    <w:rsid w:val="003814B7"/>
    <w:rsid w:val="00384427"/>
    <w:rsid w:val="00387077"/>
    <w:rsid w:val="00387CF0"/>
    <w:rsid w:val="00387D75"/>
    <w:rsid w:val="00391E18"/>
    <w:rsid w:val="00391EA6"/>
    <w:rsid w:val="00394DFE"/>
    <w:rsid w:val="003955D5"/>
    <w:rsid w:val="00395A0B"/>
    <w:rsid w:val="003A1E3E"/>
    <w:rsid w:val="003A2F50"/>
    <w:rsid w:val="003A3C0C"/>
    <w:rsid w:val="003A453C"/>
    <w:rsid w:val="003A466A"/>
    <w:rsid w:val="003B0F60"/>
    <w:rsid w:val="003B212B"/>
    <w:rsid w:val="003C0866"/>
    <w:rsid w:val="003C559E"/>
    <w:rsid w:val="003C5CFD"/>
    <w:rsid w:val="003C6293"/>
    <w:rsid w:val="003C7A06"/>
    <w:rsid w:val="003C7B4E"/>
    <w:rsid w:val="003D151B"/>
    <w:rsid w:val="003D2524"/>
    <w:rsid w:val="003D27B3"/>
    <w:rsid w:val="003D2D9E"/>
    <w:rsid w:val="003D5721"/>
    <w:rsid w:val="003D6935"/>
    <w:rsid w:val="003D7432"/>
    <w:rsid w:val="003E0519"/>
    <w:rsid w:val="003E569E"/>
    <w:rsid w:val="003E56C5"/>
    <w:rsid w:val="003E62D8"/>
    <w:rsid w:val="003F1C0C"/>
    <w:rsid w:val="003F2CEA"/>
    <w:rsid w:val="003F3621"/>
    <w:rsid w:val="003F706A"/>
    <w:rsid w:val="004000FA"/>
    <w:rsid w:val="0040212A"/>
    <w:rsid w:val="00403908"/>
    <w:rsid w:val="004053A1"/>
    <w:rsid w:val="00407C8C"/>
    <w:rsid w:val="00411228"/>
    <w:rsid w:val="004125FE"/>
    <w:rsid w:val="00420957"/>
    <w:rsid w:val="00423DDC"/>
    <w:rsid w:val="00425DD8"/>
    <w:rsid w:val="004266F3"/>
    <w:rsid w:val="004277F6"/>
    <w:rsid w:val="00427B7C"/>
    <w:rsid w:val="00431551"/>
    <w:rsid w:val="004368B4"/>
    <w:rsid w:val="004420D4"/>
    <w:rsid w:val="00443AF7"/>
    <w:rsid w:val="0044407B"/>
    <w:rsid w:val="0044583C"/>
    <w:rsid w:val="00447EB6"/>
    <w:rsid w:val="00450A18"/>
    <w:rsid w:val="00450B83"/>
    <w:rsid w:val="00450C9D"/>
    <w:rsid w:val="0046420C"/>
    <w:rsid w:val="00464AF5"/>
    <w:rsid w:val="0046651F"/>
    <w:rsid w:val="00472FDD"/>
    <w:rsid w:val="00475F1D"/>
    <w:rsid w:val="00485FFB"/>
    <w:rsid w:val="00487032"/>
    <w:rsid w:val="004913F2"/>
    <w:rsid w:val="00495405"/>
    <w:rsid w:val="00495424"/>
    <w:rsid w:val="00496A90"/>
    <w:rsid w:val="00496DB9"/>
    <w:rsid w:val="004978F4"/>
    <w:rsid w:val="004A27B6"/>
    <w:rsid w:val="004A325F"/>
    <w:rsid w:val="004B0AE9"/>
    <w:rsid w:val="004B75E8"/>
    <w:rsid w:val="004B7CE1"/>
    <w:rsid w:val="004C1856"/>
    <w:rsid w:val="004C1B0E"/>
    <w:rsid w:val="004C5E61"/>
    <w:rsid w:val="004C65A0"/>
    <w:rsid w:val="004D0383"/>
    <w:rsid w:val="004D204D"/>
    <w:rsid w:val="004D4855"/>
    <w:rsid w:val="004D5DD3"/>
    <w:rsid w:val="004E0C92"/>
    <w:rsid w:val="004F1A4A"/>
    <w:rsid w:val="004F3809"/>
    <w:rsid w:val="004F552C"/>
    <w:rsid w:val="005073B2"/>
    <w:rsid w:val="00511C67"/>
    <w:rsid w:val="00512321"/>
    <w:rsid w:val="00516D23"/>
    <w:rsid w:val="005307F1"/>
    <w:rsid w:val="00533115"/>
    <w:rsid w:val="00536670"/>
    <w:rsid w:val="00545BCD"/>
    <w:rsid w:val="00551418"/>
    <w:rsid w:val="0055169C"/>
    <w:rsid w:val="00554C7B"/>
    <w:rsid w:val="00555463"/>
    <w:rsid w:val="0055560D"/>
    <w:rsid w:val="00556920"/>
    <w:rsid w:val="0055750C"/>
    <w:rsid w:val="00562648"/>
    <w:rsid w:val="00571E31"/>
    <w:rsid w:val="0057200F"/>
    <w:rsid w:val="00580461"/>
    <w:rsid w:val="00580E2E"/>
    <w:rsid w:val="005856FA"/>
    <w:rsid w:val="00585A97"/>
    <w:rsid w:val="00586A5B"/>
    <w:rsid w:val="005951D7"/>
    <w:rsid w:val="005957DD"/>
    <w:rsid w:val="00597106"/>
    <w:rsid w:val="00597D60"/>
    <w:rsid w:val="005A2116"/>
    <w:rsid w:val="005A3F6F"/>
    <w:rsid w:val="005A4806"/>
    <w:rsid w:val="005B4E97"/>
    <w:rsid w:val="005B7EC9"/>
    <w:rsid w:val="005C03E6"/>
    <w:rsid w:val="005C45EB"/>
    <w:rsid w:val="005C475F"/>
    <w:rsid w:val="005C4FD5"/>
    <w:rsid w:val="005C60BC"/>
    <w:rsid w:val="005C7483"/>
    <w:rsid w:val="005C78A4"/>
    <w:rsid w:val="005D03FC"/>
    <w:rsid w:val="005D06B3"/>
    <w:rsid w:val="005D0912"/>
    <w:rsid w:val="005D1DCA"/>
    <w:rsid w:val="005E09CA"/>
    <w:rsid w:val="005E4144"/>
    <w:rsid w:val="005E49FA"/>
    <w:rsid w:val="005F06E0"/>
    <w:rsid w:val="005F40CF"/>
    <w:rsid w:val="005F6530"/>
    <w:rsid w:val="005F7B2C"/>
    <w:rsid w:val="00600598"/>
    <w:rsid w:val="006008D1"/>
    <w:rsid w:val="0060099D"/>
    <w:rsid w:val="00602F2D"/>
    <w:rsid w:val="00603DA2"/>
    <w:rsid w:val="00606803"/>
    <w:rsid w:val="00611CFB"/>
    <w:rsid w:val="00612193"/>
    <w:rsid w:val="00613D63"/>
    <w:rsid w:val="00622502"/>
    <w:rsid w:val="00624287"/>
    <w:rsid w:val="00626A18"/>
    <w:rsid w:val="00626BAC"/>
    <w:rsid w:val="006419B7"/>
    <w:rsid w:val="00641F80"/>
    <w:rsid w:val="00642EC0"/>
    <w:rsid w:val="006437BF"/>
    <w:rsid w:val="0064399B"/>
    <w:rsid w:val="0064405C"/>
    <w:rsid w:val="0064609D"/>
    <w:rsid w:val="00647758"/>
    <w:rsid w:val="0065047E"/>
    <w:rsid w:val="00652737"/>
    <w:rsid w:val="0065297A"/>
    <w:rsid w:val="00652BD4"/>
    <w:rsid w:val="00652D8B"/>
    <w:rsid w:val="00653FD8"/>
    <w:rsid w:val="00663740"/>
    <w:rsid w:val="0066374E"/>
    <w:rsid w:val="0066452A"/>
    <w:rsid w:val="006675C9"/>
    <w:rsid w:val="0067121F"/>
    <w:rsid w:val="00680128"/>
    <w:rsid w:val="00681278"/>
    <w:rsid w:val="00683192"/>
    <w:rsid w:val="00683B09"/>
    <w:rsid w:val="006843E2"/>
    <w:rsid w:val="006856B8"/>
    <w:rsid w:val="00685F46"/>
    <w:rsid w:val="00690FFA"/>
    <w:rsid w:val="00691004"/>
    <w:rsid w:val="00691AE6"/>
    <w:rsid w:val="006935DF"/>
    <w:rsid w:val="00697F73"/>
    <w:rsid w:val="006A03B2"/>
    <w:rsid w:val="006A1C60"/>
    <w:rsid w:val="006A2068"/>
    <w:rsid w:val="006A381A"/>
    <w:rsid w:val="006A5E3F"/>
    <w:rsid w:val="006A5EB2"/>
    <w:rsid w:val="006A614B"/>
    <w:rsid w:val="006A65A3"/>
    <w:rsid w:val="006A726E"/>
    <w:rsid w:val="006B2738"/>
    <w:rsid w:val="006B541E"/>
    <w:rsid w:val="006B7747"/>
    <w:rsid w:val="006C3946"/>
    <w:rsid w:val="006C397A"/>
    <w:rsid w:val="006C4EDE"/>
    <w:rsid w:val="006C515E"/>
    <w:rsid w:val="006D19D1"/>
    <w:rsid w:val="006D40AB"/>
    <w:rsid w:val="006D5BBF"/>
    <w:rsid w:val="006D61A6"/>
    <w:rsid w:val="006E42C2"/>
    <w:rsid w:val="006E7015"/>
    <w:rsid w:val="006F0738"/>
    <w:rsid w:val="006F217F"/>
    <w:rsid w:val="007020F5"/>
    <w:rsid w:val="00706D21"/>
    <w:rsid w:val="00710420"/>
    <w:rsid w:val="00714895"/>
    <w:rsid w:val="00716199"/>
    <w:rsid w:val="0071699D"/>
    <w:rsid w:val="00717BDF"/>
    <w:rsid w:val="00717BF8"/>
    <w:rsid w:val="00721889"/>
    <w:rsid w:val="00721C6F"/>
    <w:rsid w:val="007224A4"/>
    <w:rsid w:val="00722752"/>
    <w:rsid w:val="00722776"/>
    <w:rsid w:val="00724CA1"/>
    <w:rsid w:val="00727970"/>
    <w:rsid w:val="00730199"/>
    <w:rsid w:val="007301BE"/>
    <w:rsid w:val="0073356A"/>
    <w:rsid w:val="00733929"/>
    <w:rsid w:val="00741CB2"/>
    <w:rsid w:val="00742469"/>
    <w:rsid w:val="007459AF"/>
    <w:rsid w:val="00746860"/>
    <w:rsid w:val="0074750F"/>
    <w:rsid w:val="00752295"/>
    <w:rsid w:val="007532DC"/>
    <w:rsid w:val="007572C8"/>
    <w:rsid w:val="007605E7"/>
    <w:rsid w:val="00761B1D"/>
    <w:rsid w:val="007673F0"/>
    <w:rsid w:val="007677FE"/>
    <w:rsid w:val="00773450"/>
    <w:rsid w:val="00773DA6"/>
    <w:rsid w:val="00774CAF"/>
    <w:rsid w:val="007803E6"/>
    <w:rsid w:val="00780BFF"/>
    <w:rsid w:val="007816D0"/>
    <w:rsid w:val="00783002"/>
    <w:rsid w:val="00783B51"/>
    <w:rsid w:val="0078409A"/>
    <w:rsid w:val="0078486F"/>
    <w:rsid w:val="0079367A"/>
    <w:rsid w:val="007944BD"/>
    <w:rsid w:val="007A068C"/>
    <w:rsid w:val="007A1666"/>
    <w:rsid w:val="007B111C"/>
    <w:rsid w:val="007B1868"/>
    <w:rsid w:val="007B405A"/>
    <w:rsid w:val="007B4830"/>
    <w:rsid w:val="007B5B28"/>
    <w:rsid w:val="007B7917"/>
    <w:rsid w:val="007B7A13"/>
    <w:rsid w:val="007C2EE9"/>
    <w:rsid w:val="007D0201"/>
    <w:rsid w:val="007D6F95"/>
    <w:rsid w:val="007E0B5D"/>
    <w:rsid w:val="007E512D"/>
    <w:rsid w:val="007F4EBC"/>
    <w:rsid w:val="007F7818"/>
    <w:rsid w:val="008019BC"/>
    <w:rsid w:val="00801FFA"/>
    <w:rsid w:val="00803CA3"/>
    <w:rsid w:val="00804E71"/>
    <w:rsid w:val="00806CDC"/>
    <w:rsid w:val="008075B4"/>
    <w:rsid w:val="0080795A"/>
    <w:rsid w:val="00811ABD"/>
    <w:rsid w:val="008121DC"/>
    <w:rsid w:val="00812FA1"/>
    <w:rsid w:val="0081792F"/>
    <w:rsid w:val="00821D46"/>
    <w:rsid w:val="008229E8"/>
    <w:rsid w:val="008235A0"/>
    <w:rsid w:val="00825AAB"/>
    <w:rsid w:val="00825C3D"/>
    <w:rsid w:val="00831414"/>
    <w:rsid w:val="00832558"/>
    <w:rsid w:val="00834400"/>
    <w:rsid w:val="0083499C"/>
    <w:rsid w:val="00836815"/>
    <w:rsid w:val="0083770D"/>
    <w:rsid w:val="00840708"/>
    <w:rsid w:val="0084170C"/>
    <w:rsid w:val="0084484E"/>
    <w:rsid w:val="00846042"/>
    <w:rsid w:val="00851A77"/>
    <w:rsid w:val="00855190"/>
    <w:rsid w:val="008600A5"/>
    <w:rsid w:val="00861839"/>
    <w:rsid w:val="0088087C"/>
    <w:rsid w:val="00883A2C"/>
    <w:rsid w:val="00887626"/>
    <w:rsid w:val="00892AEE"/>
    <w:rsid w:val="008944EA"/>
    <w:rsid w:val="0089601B"/>
    <w:rsid w:val="008A4268"/>
    <w:rsid w:val="008A4778"/>
    <w:rsid w:val="008A497B"/>
    <w:rsid w:val="008A4AF5"/>
    <w:rsid w:val="008A72C5"/>
    <w:rsid w:val="008B4325"/>
    <w:rsid w:val="008B48A7"/>
    <w:rsid w:val="008B50A2"/>
    <w:rsid w:val="008C04CA"/>
    <w:rsid w:val="008C2A20"/>
    <w:rsid w:val="008C4EFE"/>
    <w:rsid w:val="008C5EE2"/>
    <w:rsid w:val="008D2BE3"/>
    <w:rsid w:val="008F0B9D"/>
    <w:rsid w:val="008F1724"/>
    <w:rsid w:val="008F61BD"/>
    <w:rsid w:val="00900C92"/>
    <w:rsid w:val="00902277"/>
    <w:rsid w:val="009024CF"/>
    <w:rsid w:val="00903294"/>
    <w:rsid w:val="009079CD"/>
    <w:rsid w:val="00907CCD"/>
    <w:rsid w:val="0091085D"/>
    <w:rsid w:val="0091230D"/>
    <w:rsid w:val="0091505A"/>
    <w:rsid w:val="00927945"/>
    <w:rsid w:val="00930915"/>
    <w:rsid w:val="00934034"/>
    <w:rsid w:val="00934746"/>
    <w:rsid w:val="009360C7"/>
    <w:rsid w:val="00936427"/>
    <w:rsid w:val="009366E6"/>
    <w:rsid w:val="00940015"/>
    <w:rsid w:val="00941408"/>
    <w:rsid w:val="00950F94"/>
    <w:rsid w:val="00955CA0"/>
    <w:rsid w:val="00960241"/>
    <w:rsid w:val="009607C7"/>
    <w:rsid w:val="009674FF"/>
    <w:rsid w:val="009702AE"/>
    <w:rsid w:val="00971571"/>
    <w:rsid w:val="00977603"/>
    <w:rsid w:val="00986FC2"/>
    <w:rsid w:val="00994473"/>
    <w:rsid w:val="009957C7"/>
    <w:rsid w:val="00995E4F"/>
    <w:rsid w:val="009960E0"/>
    <w:rsid w:val="00996C56"/>
    <w:rsid w:val="0099796E"/>
    <w:rsid w:val="009A1656"/>
    <w:rsid w:val="009A32A3"/>
    <w:rsid w:val="009A3DA2"/>
    <w:rsid w:val="009A4F24"/>
    <w:rsid w:val="009A5274"/>
    <w:rsid w:val="009A6655"/>
    <w:rsid w:val="009B14C7"/>
    <w:rsid w:val="009B2E21"/>
    <w:rsid w:val="009B3464"/>
    <w:rsid w:val="009B512C"/>
    <w:rsid w:val="009C71A5"/>
    <w:rsid w:val="009D4C42"/>
    <w:rsid w:val="009E2230"/>
    <w:rsid w:val="009E2707"/>
    <w:rsid w:val="009E2BA8"/>
    <w:rsid w:val="009E4183"/>
    <w:rsid w:val="009E4479"/>
    <w:rsid w:val="009F0D36"/>
    <w:rsid w:val="009F1C98"/>
    <w:rsid w:val="009F21F7"/>
    <w:rsid w:val="009F2D4C"/>
    <w:rsid w:val="009F32A3"/>
    <w:rsid w:val="009F47B8"/>
    <w:rsid w:val="009F7C8A"/>
    <w:rsid w:val="00A02EA6"/>
    <w:rsid w:val="00A0425D"/>
    <w:rsid w:val="00A04328"/>
    <w:rsid w:val="00A05FBC"/>
    <w:rsid w:val="00A16B91"/>
    <w:rsid w:val="00A17498"/>
    <w:rsid w:val="00A17CAC"/>
    <w:rsid w:val="00A24E3B"/>
    <w:rsid w:val="00A25A7D"/>
    <w:rsid w:val="00A26F92"/>
    <w:rsid w:val="00A27869"/>
    <w:rsid w:val="00A27C96"/>
    <w:rsid w:val="00A3025C"/>
    <w:rsid w:val="00A35703"/>
    <w:rsid w:val="00A35C0E"/>
    <w:rsid w:val="00A36435"/>
    <w:rsid w:val="00A372B1"/>
    <w:rsid w:val="00A37A92"/>
    <w:rsid w:val="00A4073A"/>
    <w:rsid w:val="00A418D5"/>
    <w:rsid w:val="00A4501C"/>
    <w:rsid w:val="00A46196"/>
    <w:rsid w:val="00A550E5"/>
    <w:rsid w:val="00A55686"/>
    <w:rsid w:val="00A57C22"/>
    <w:rsid w:val="00A6032D"/>
    <w:rsid w:val="00A60928"/>
    <w:rsid w:val="00A617A0"/>
    <w:rsid w:val="00A619F8"/>
    <w:rsid w:val="00A63679"/>
    <w:rsid w:val="00A63976"/>
    <w:rsid w:val="00A6558E"/>
    <w:rsid w:val="00A65F7F"/>
    <w:rsid w:val="00A66EF3"/>
    <w:rsid w:val="00A678DA"/>
    <w:rsid w:val="00A74288"/>
    <w:rsid w:val="00A74CA6"/>
    <w:rsid w:val="00A819E7"/>
    <w:rsid w:val="00A83FA8"/>
    <w:rsid w:val="00A85C0F"/>
    <w:rsid w:val="00A875C4"/>
    <w:rsid w:val="00A93FE1"/>
    <w:rsid w:val="00A9447E"/>
    <w:rsid w:val="00A96049"/>
    <w:rsid w:val="00A9638B"/>
    <w:rsid w:val="00A97C25"/>
    <w:rsid w:val="00AA031F"/>
    <w:rsid w:val="00AA3D18"/>
    <w:rsid w:val="00AA510E"/>
    <w:rsid w:val="00AA6625"/>
    <w:rsid w:val="00AA7D17"/>
    <w:rsid w:val="00AB41C3"/>
    <w:rsid w:val="00AB4E14"/>
    <w:rsid w:val="00AC174D"/>
    <w:rsid w:val="00AC24B8"/>
    <w:rsid w:val="00AC30C4"/>
    <w:rsid w:val="00AC570A"/>
    <w:rsid w:val="00AC63D8"/>
    <w:rsid w:val="00AE09B9"/>
    <w:rsid w:val="00AE1B78"/>
    <w:rsid w:val="00AE22DE"/>
    <w:rsid w:val="00AE52F9"/>
    <w:rsid w:val="00AF1E63"/>
    <w:rsid w:val="00AF30EE"/>
    <w:rsid w:val="00AF7350"/>
    <w:rsid w:val="00B048EC"/>
    <w:rsid w:val="00B06399"/>
    <w:rsid w:val="00B10EE2"/>
    <w:rsid w:val="00B11613"/>
    <w:rsid w:val="00B126BC"/>
    <w:rsid w:val="00B12C5E"/>
    <w:rsid w:val="00B14399"/>
    <w:rsid w:val="00B14E5E"/>
    <w:rsid w:val="00B1541F"/>
    <w:rsid w:val="00B15C85"/>
    <w:rsid w:val="00B178B5"/>
    <w:rsid w:val="00B22612"/>
    <w:rsid w:val="00B27DC6"/>
    <w:rsid w:val="00B30AF1"/>
    <w:rsid w:val="00B30C2B"/>
    <w:rsid w:val="00B35594"/>
    <w:rsid w:val="00B35AE5"/>
    <w:rsid w:val="00B3795F"/>
    <w:rsid w:val="00B42588"/>
    <w:rsid w:val="00B43C6F"/>
    <w:rsid w:val="00B4581D"/>
    <w:rsid w:val="00B51295"/>
    <w:rsid w:val="00B567AD"/>
    <w:rsid w:val="00B62206"/>
    <w:rsid w:val="00B74C1F"/>
    <w:rsid w:val="00B77477"/>
    <w:rsid w:val="00B777AB"/>
    <w:rsid w:val="00B81BDA"/>
    <w:rsid w:val="00B84492"/>
    <w:rsid w:val="00B847E4"/>
    <w:rsid w:val="00B8537E"/>
    <w:rsid w:val="00B87FD3"/>
    <w:rsid w:val="00B912F1"/>
    <w:rsid w:val="00B93E6C"/>
    <w:rsid w:val="00BA3CFF"/>
    <w:rsid w:val="00BA45AF"/>
    <w:rsid w:val="00BA6D48"/>
    <w:rsid w:val="00BB0F57"/>
    <w:rsid w:val="00BB1084"/>
    <w:rsid w:val="00BB147F"/>
    <w:rsid w:val="00BB40F6"/>
    <w:rsid w:val="00BB545A"/>
    <w:rsid w:val="00BC01E1"/>
    <w:rsid w:val="00BC2887"/>
    <w:rsid w:val="00BC5151"/>
    <w:rsid w:val="00BC7507"/>
    <w:rsid w:val="00BD30E5"/>
    <w:rsid w:val="00BD37FC"/>
    <w:rsid w:val="00BD747A"/>
    <w:rsid w:val="00BD74AA"/>
    <w:rsid w:val="00BD7842"/>
    <w:rsid w:val="00BE01BC"/>
    <w:rsid w:val="00BE279B"/>
    <w:rsid w:val="00BE425E"/>
    <w:rsid w:val="00BE6FE4"/>
    <w:rsid w:val="00BF3B6A"/>
    <w:rsid w:val="00BF3D7E"/>
    <w:rsid w:val="00BF4A92"/>
    <w:rsid w:val="00BF56B6"/>
    <w:rsid w:val="00C00F4F"/>
    <w:rsid w:val="00C038AA"/>
    <w:rsid w:val="00C10CC2"/>
    <w:rsid w:val="00C11AC3"/>
    <w:rsid w:val="00C1336F"/>
    <w:rsid w:val="00C13B16"/>
    <w:rsid w:val="00C1651E"/>
    <w:rsid w:val="00C208E0"/>
    <w:rsid w:val="00C20C2B"/>
    <w:rsid w:val="00C24B97"/>
    <w:rsid w:val="00C31653"/>
    <w:rsid w:val="00C342FF"/>
    <w:rsid w:val="00C354F0"/>
    <w:rsid w:val="00C402F1"/>
    <w:rsid w:val="00C50FDF"/>
    <w:rsid w:val="00C556D6"/>
    <w:rsid w:val="00C62A1B"/>
    <w:rsid w:val="00C63E4C"/>
    <w:rsid w:val="00C654D6"/>
    <w:rsid w:val="00C66165"/>
    <w:rsid w:val="00C72AD8"/>
    <w:rsid w:val="00C73FC4"/>
    <w:rsid w:val="00C74F36"/>
    <w:rsid w:val="00C75AFC"/>
    <w:rsid w:val="00C76F40"/>
    <w:rsid w:val="00C770B1"/>
    <w:rsid w:val="00C77C3E"/>
    <w:rsid w:val="00C82842"/>
    <w:rsid w:val="00C86EF3"/>
    <w:rsid w:val="00C91D71"/>
    <w:rsid w:val="00C92F8C"/>
    <w:rsid w:val="00C94F25"/>
    <w:rsid w:val="00C952F7"/>
    <w:rsid w:val="00C96B72"/>
    <w:rsid w:val="00C96CAB"/>
    <w:rsid w:val="00C977AC"/>
    <w:rsid w:val="00CA1782"/>
    <w:rsid w:val="00CA2A78"/>
    <w:rsid w:val="00CA367D"/>
    <w:rsid w:val="00CA6CD5"/>
    <w:rsid w:val="00CB0380"/>
    <w:rsid w:val="00CB4D1F"/>
    <w:rsid w:val="00CB597F"/>
    <w:rsid w:val="00CB5CCB"/>
    <w:rsid w:val="00CC155D"/>
    <w:rsid w:val="00CC4987"/>
    <w:rsid w:val="00CC6611"/>
    <w:rsid w:val="00CD1D75"/>
    <w:rsid w:val="00CD3EA8"/>
    <w:rsid w:val="00CD55AB"/>
    <w:rsid w:val="00CD5C70"/>
    <w:rsid w:val="00CD63EA"/>
    <w:rsid w:val="00CE49A4"/>
    <w:rsid w:val="00CE4B19"/>
    <w:rsid w:val="00CE73A9"/>
    <w:rsid w:val="00CF406B"/>
    <w:rsid w:val="00CF4F03"/>
    <w:rsid w:val="00CF6E52"/>
    <w:rsid w:val="00D00596"/>
    <w:rsid w:val="00D0083B"/>
    <w:rsid w:val="00D02BA0"/>
    <w:rsid w:val="00D07AC4"/>
    <w:rsid w:val="00D121FA"/>
    <w:rsid w:val="00D148E0"/>
    <w:rsid w:val="00D20C5B"/>
    <w:rsid w:val="00D22016"/>
    <w:rsid w:val="00D24E63"/>
    <w:rsid w:val="00D254B9"/>
    <w:rsid w:val="00D27480"/>
    <w:rsid w:val="00D30E56"/>
    <w:rsid w:val="00D314E3"/>
    <w:rsid w:val="00D31A98"/>
    <w:rsid w:val="00D41763"/>
    <w:rsid w:val="00D41C5E"/>
    <w:rsid w:val="00D53E2F"/>
    <w:rsid w:val="00D63CFB"/>
    <w:rsid w:val="00D63F89"/>
    <w:rsid w:val="00D6416C"/>
    <w:rsid w:val="00D64865"/>
    <w:rsid w:val="00D70BB6"/>
    <w:rsid w:val="00D7243A"/>
    <w:rsid w:val="00D73A7E"/>
    <w:rsid w:val="00D741AF"/>
    <w:rsid w:val="00D7431C"/>
    <w:rsid w:val="00D7459F"/>
    <w:rsid w:val="00D75509"/>
    <w:rsid w:val="00D80850"/>
    <w:rsid w:val="00D85AE4"/>
    <w:rsid w:val="00D87497"/>
    <w:rsid w:val="00D95E7F"/>
    <w:rsid w:val="00D97109"/>
    <w:rsid w:val="00D97F0A"/>
    <w:rsid w:val="00DA6E9B"/>
    <w:rsid w:val="00DB2940"/>
    <w:rsid w:val="00DB2C1A"/>
    <w:rsid w:val="00DB312A"/>
    <w:rsid w:val="00DB433B"/>
    <w:rsid w:val="00DB4CCC"/>
    <w:rsid w:val="00DB6B27"/>
    <w:rsid w:val="00DB7165"/>
    <w:rsid w:val="00DB7EB1"/>
    <w:rsid w:val="00DC2D67"/>
    <w:rsid w:val="00DC4CA0"/>
    <w:rsid w:val="00DC5A8C"/>
    <w:rsid w:val="00DC5E93"/>
    <w:rsid w:val="00DC64C2"/>
    <w:rsid w:val="00DC6645"/>
    <w:rsid w:val="00DC7181"/>
    <w:rsid w:val="00DC7617"/>
    <w:rsid w:val="00DD248A"/>
    <w:rsid w:val="00DD3645"/>
    <w:rsid w:val="00DD4ED0"/>
    <w:rsid w:val="00DD734B"/>
    <w:rsid w:val="00DE03A2"/>
    <w:rsid w:val="00DE2EE8"/>
    <w:rsid w:val="00DE6DA3"/>
    <w:rsid w:val="00DF346C"/>
    <w:rsid w:val="00DF684D"/>
    <w:rsid w:val="00DF7800"/>
    <w:rsid w:val="00E04950"/>
    <w:rsid w:val="00E0634B"/>
    <w:rsid w:val="00E06A9C"/>
    <w:rsid w:val="00E137C2"/>
    <w:rsid w:val="00E15859"/>
    <w:rsid w:val="00E16991"/>
    <w:rsid w:val="00E17B46"/>
    <w:rsid w:val="00E200E9"/>
    <w:rsid w:val="00E208D5"/>
    <w:rsid w:val="00E21818"/>
    <w:rsid w:val="00E234E1"/>
    <w:rsid w:val="00E23ADB"/>
    <w:rsid w:val="00E26802"/>
    <w:rsid w:val="00E414CE"/>
    <w:rsid w:val="00E429B7"/>
    <w:rsid w:val="00E440F4"/>
    <w:rsid w:val="00E4535F"/>
    <w:rsid w:val="00E52835"/>
    <w:rsid w:val="00E55339"/>
    <w:rsid w:val="00E65383"/>
    <w:rsid w:val="00E65639"/>
    <w:rsid w:val="00E667C2"/>
    <w:rsid w:val="00E703D4"/>
    <w:rsid w:val="00E7218B"/>
    <w:rsid w:val="00E73485"/>
    <w:rsid w:val="00E77E49"/>
    <w:rsid w:val="00E81992"/>
    <w:rsid w:val="00E857F2"/>
    <w:rsid w:val="00E92C52"/>
    <w:rsid w:val="00E9520F"/>
    <w:rsid w:val="00E95A23"/>
    <w:rsid w:val="00E9690B"/>
    <w:rsid w:val="00E97201"/>
    <w:rsid w:val="00EA021F"/>
    <w:rsid w:val="00EA074E"/>
    <w:rsid w:val="00EA35E6"/>
    <w:rsid w:val="00EA72AB"/>
    <w:rsid w:val="00EB0CB0"/>
    <w:rsid w:val="00EB1541"/>
    <w:rsid w:val="00EB3163"/>
    <w:rsid w:val="00EB55CA"/>
    <w:rsid w:val="00EB76CD"/>
    <w:rsid w:val="00EC19A9"/>
    <w:rsid w:val="00EC1C3A"/>
    <w:rsid w:val="00EC1EFE"/>
    <w:rsid w:val="00EC2B7F"/>
    <w:rsid w:val="00EC2E51"/>
    <w:rsid w:val="00EC3555"/>
    <w:rsid w:val="00EC5ED0"/>
    <w:rsid w:val="00EC6F82"/>
    <w:rsid w:val="00ED0F11"/>
    <w:rsid w:val="00ED26D3"/>
    <w:rsid w:val="00ED2B40"/>
    <w:rsid w:val="00ED4A08"/>
    <w:rsid w:val="00ED5191"/>
    <w:rsid w:val="00ED7487"/>
    <w:rsid w:val="00EE3508"/>
    <w:rsid w:val="00EE383C"/>
    <w:rsid w:val="00EE5B22"/>
    <w:rsid w:val="00EE5E1C"/>
    <w:rsid w:val="00EE5E3D"/>
    <w:rsid w:val="00EF2326"/>
    <w:rsid w:val="00EF4A7A"/>
    <w:rsid w:val="00EF63C4"/>
    <w:rsid w:val="00F02889"/>
    <w:rsid w:val="00F03322"/>
    <w:rsid w:val="00F035F4"/>
    <w:rsid w:val="00F04307"/>
    <w:rsid w:val="00F12E1B"/>
    <w:rsid w:val="00F131CB"/>
    <w:rsid w:val="00F160DC"/>
    <w:rsid w:val="00F16ACF"/>
    <w:rsid w:val="00F20578"/>
    <w:rsid w:val="00F2159F"/>
    <w:rsid w:val="00F238D4"/>
    <w:rsid w:val="00F25526"/>
    <w:rsid w:val="00F257F3"/>
    <w:rsid w:val="00F34D46"/>
    <w:rsid w:val="00F361FF"/>
    <w:rsid w:val="00F42EAB"/>
    <w:rsid w:val="00F50640"/>
    <w:rsid w:val="00F50DC0"/>
    <w:rsid w:val="00F5167C"/>
    <w:rsid w:val="00F516AF"/>
    <w:rsid w:val="00F5240B"/>
    <w:rsid w:val="00F54BF8"/>
    <w:rsid w:val="00F54CE2"/>
    <w:rsid w:val="00F57587"/>
    <w:rsid w:val="00F6136D"/>
    <w:rsid w:val="00F63867"/>
    <w:rsid w:val="00F71E43"/>
    <w:rsid w:val="00F77A46"/>
    <w:rsid w:val="00F80702"/>
    <w:rsid w:val="00F84A27"/>
    <w:rsid w:val="00F85B70"/>
    <w:rsid w:val="00FA0A93"/>
    <w:rsid w:val="00FA0EBF"/>
    <w:rsid w:val="00FA1DAC"/>
    <w:rsid w:val="00FA467F"/>
    <w:rsid w:val="00FB03F5"/>
    <w:rsid w:val="00FB08C3"/>
    <w:rsid w:val="00FB1049"/>
    <w:rsid w:val="00FB2D3C"/>
    <w:rsid w:val="00FB459C"/>
    <w:rsid w:val="00FC1C47"/>
    <w:rsid w:val="00FC326A"/>
    <w:rsid w:val="00FC63E4"/>
    <w:rsid w:val="00FC657D"/>
    <w:rsid w:val="00FC7E5F"/>
    <w:rsid w:val="00FE0BD5"/>
    <w:rsid w:val="00FE6E3F"/>
    <w:rsid w:val="00FF1A48"/>
    <w:rsid w:val="00FF1AF7"/>
    <w:rsid w:val="00FF694F"/>
    <w:rsid w:val="00FF6E3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E5E717A"/>
  <w15:chartTrackingRefBased/>
  <w15:docId w15:val="{AE36B86B-DCBC-4C4B-8183-C269E4869F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95A23"/>
    <w:pPr>
      <w:ind w:left="720"/>
      <w:contextualSpacing/>
    </w:pPr>
  </w:style>
  <w:style w:type="paragraph" w:styleId="EndnoteText">
    <w:name w:val="endnote text"/>
    <w:basedOn w:val="Normal"/>
    <w:link w:val="EndnoteTextChar"/>
    <w:uiPriority w:val="99"/>
    <w:unhideWhenUsed/>
    <w:rsid w:val="00E95A23"/>
    <w:rPr>
      <w:rFonts w:ascii="Times New Roman" w:eastAsia="Times New Roman" w:hAnsi="Times New Roman" w:cs="Times New Roman"/>
      <w:kern w:val="0"/>
      <w:sz w:val="20"/>
      <w:szCs w:val="20"/>
      <w14:ligatures w14:val="none"/>
    </w:rPr>
  </w:style>
  <w:style w:type="character" w:customStyle="1" w:styleId="EndnoteTextChar">
    <w:name w:val="Endnote Text Char"/>
    <w:basedOn w:val="DefaultParagraphFont"/>
    <w:link w:val="EndnoteText"/>
    <w:uiPriority w:val="99"/>
    <w:rsid w:val="00E95A23"/>
    <w:rPr>
      <w:rFonts w:ascii="Times New Roman" w:eastAsia="Times New Roman" w:hAnsi="Times New Roman" w:cs="Times New Roman"/>
      <w:kern w:val="0"/>
      <w:sz w:val="20"/>
      <w:szCs w:val="20"/>
      <w14:ligatures w14:val="none"/>
    </w:rPr>
  </w:style>
  <w:style w:type="character" w:styleId="EndnoteReference">
    <w:name w:val="endnote reference"/>
    <w:basedOn w:val="DefaultParagraphFont"/>
    <w:uiPriority w:val="99"/>
    <w:semiHidden/>
    <w:unhideWhenUsed/>
    <w:rsid w:val="00E95A23"/>
    <w:rPr>
      <w:vertAlign w:val="superscript"/>
    </w:rPr>
  </w:style>
  <w:style w:type="character" w:styleId="Hyperlink">
    <w:name w:val="Hyperlink"/>
    <w:basedOn w:val="DefaultParagraphFont"/>
    <w:uiPriority w:val="99"/>
    <w:unhideWhenUsed/>
    <w:rsid w:val="00E95A23"/>
    <w:rPr>
      <w:color w:val="0000FF"/>
      <w:u w:val="single"/>
    </w:rPr>
  </w:style>
  <w:style w:type="character" w:styleId="UnresolvedMention">
    <w:name w:val="Unresolved Mention"/>
    <w:basedOn w:val="DefaultParagraphFont"/>
    <w:uiPriority w:val="99"/>
    <w:semiHidden/>
    <w:unhideWhenUsed/>
    <w:rsid w:val="00F50DC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68993544">
      <w:bodyDiv w:val="1"/>
      <w:marLeft w:val="0"/>
      <w:marRight w:val="0"/>
      <w:marTop w:val="0"/>
      <w:marBottom w:val="0"/>
      <w:divBdr>
        <w:top w:val="none" w:sz="0" w:space="0" w:color="auto"/>
        <w:left w:val="none" w:sz="0" w:space="0" w:color="auto"/>
        <w:bottom w:val="none" w:sz="0" w:space="0" w:color="auto"/>
        <w:right w:val="none" w:sz="0" w:space="0" w:color="auto"/>
      </w:divBdr>
      <w:divsChild>
        <w:div w:id="1965499409">
          <w:marLeft w:val="1166"/>
          <w:marRight w:val="0"/>
          <w:marTop w:val="0"/>
          <w:marBottom w:val="0"/>
          <w:divBdr>
            <w:top w:val="none" w:sz="0" w:space="0" w:color="auto"/>
            <w:left w:val="none" w:sz="0" w:space="0" w:color="auto"/>
            <w:bottom w:val="none" w:sz="0" w:space="0" w:color="auto"/>
            <w:right w:val="none" w:sz="0" w:space="0" w:color="auto"/>
          </w:divBdr>
        </w:div>
      </w:divsChild>
    </w:div>
    <w:div w:id="833490138">
      <w:bodyDiv w:val="1"/>
      <w:marLeft w:val="0"/>
      <w:marRight w:val="0"/>
      <w:marTop w:val="0"/>
      <w:marBottom w:val="0"/>
      <w:divBdr>
        <w:top w:val="none" w:sz="0" w:space="0" w:color="auto"/>
        <w:left w:val="none" w:sz="0" w:space="0" w:color="auto"/>
        <w:bottom w:val="none" w:sz="0" w:space="0" w:color="auto"/>
        <w:right w:val="none" w:sz="0" w:space="0" w:color="auto"/>
      </w:divBdr>
      <w:divsChild>
        <w:div w:id="375980601">
          <w:marLeft w:val="0"/>
          <w:marRight w:val="0"/>
          <w:marTop w:val="0"/>
          <w:marBottom w:val="0"/>
          <w:divBdr>
            <w:top w:val="none" w:sz="0" w:space="0" w:color="auto"/>
            <w:left w:val="none" w:sz="0" w:space="0" w:color="auto"/>
            <w:bottom w:val="none" w:sz="0" w:space="0" w:color="auto"/>
            <w:right w:val="none" w:sz="0" w:space="0" w:color="auto"/>
          </w:divBdr>
        </w:div>
        <w:div w:id="957683689">
          <w:marLeft w:val="0"/>
          <w:marRight w:val="0"/>
          <w:marTop w:val="0"/>
          <w:marBottom w:val="0"/>
          <w:divBdr>
            <w:top w:val="none" w:sz="0" w:space="0" w:color="auto"/>
            <w:left w:val="none" w:sz="0" w:space="0" w:color="auto"/>
            <w:bottom w:val="none" w:sz="0" w:space="0" w:color="auto"/>
            <w:right w:val="none" w:sz="0" w:space="0" w:color="auto"/>
          </w:divBdr>
          <w:divsChild>
            <w:div w:id="1272203454">
              <w:marLeft w:val="0"/>
              <w:marRight w:val="0"/>
              <w:marTop w:val="0"/>
              <w:marBottom w:val="0"/>
              <w:divBdr>
                <w:top w:val="none" w:sz="0" w:space="0" w:color="auto"/>
                <w:left w:val="none" w:sz="0" w:space="0" w:color="auto"/>
                <w:bottom w:val="none" w:sz="0" w:space="0" w:color="auto"/>
                <w:right w:val="none" w:sz="0" w:space="0" w:color="auto"/>
              </w:divBdr>
            </w:div>
            <w:div w:id="1018119011">
              <w:marLeft w:val="0"/>
              <w:marRight w:val="0"/>
              <w:marTop w:val="0"/>
              <w:marBottom w:val="0"/>
              <w:divBdr>
                <w:top w:val="none" w:sz="0" w:space="0" w:color="auto"/>
                <w:left w:val="none" w:sz="0" w:space="0" w:color="auto"/>
                <w:bottom w:val="none" w:sz="0" w:space="0" w:color="auto"/>
                <w:right w:val="none" w:sz="0" w:space="0" w:color="auto"/>
              </w:divBdr>
            </w:div>
          </w:divsChild>
        </w:div>
        <w:div w:id="336229887">
          <w:marLeft w:val="0"/>
          <w:marRight w:val="0"/>
          <w:marTop w:val="0"/>
          <w:marBottom w:val="0"/>
          <w:divBdr>
            <w:top w:val="none" w:sz="0" w:space="0" w:color="auto"/>
            <w:left w:val="none" w:sz="0" w:space="0" w:color="auto"/>
            <w:bottom w:val="none" w:sz="0" w:space="0" w:color="auto"/>
            <w:right w:val="none" w:sz="0" w:space="0" w:color="auto"/>
          </w:divBdr>
          <w:divsChild>
            <w:div w:id="802505306">
              <w:marLeft w:val="0"/>
              <w:marRight w:val="0"/>
              <w:marTop w:val="0"/>
              <w:marBottom w:val="0"/>
              <w:divBdr>
                <w:top w:val="none" w:sz="0" w:space="0" w:color="auto"/>
                <w:left w:val="none" w:sz="0" w:space="0" w:color="auto"/>
                <w:bottom w:val="none" w:sz="0" w:space="0" w:color="auto"/>
                <w:right w:val="none" w:sz="0" w:space="0" w:color="auto"/>
              </w:divBdr>
              <w:divsChild>
                <w:div w:id="1174031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818416">
          <w:marLeft w:val="0"/>
          <w:marRight w:val="0"/>
          <w:marTop w:val="0"/>
          <w:marBottom w:val="0"/>
          <w:divBdr>
            <w:top w:val="none" w:sz="0" w:space="0" w:color="auto"/>
            <w:left w:val="none" w:sz="0" w:space="0" w:color="auto"/>
            <w:bottom w:val="none" w:sz="0" w:space="0" w:color="auto"/>
            <w:right w:val="none" w:sz="0" w:space="0" w:color="auto"/>
          </w:divBdr>
        </w:div>
      </w:divsChild>
    </w:div>
    <w:div w:id="1477338514">
      <w:bodyDiv w:val="1"/>
      <w:marLeft w:val="0"/>
      <w:marRight w:val="0"/>
      <w:marTop w:val="0"/>
      <w:marBottom w:val="0"/>
      <w:divBdr>
        <w:top w:val="none" w:sz="0" w:space="0" w:color="auto"/>
        <w:left w:val="none" w:sz="0" w:space="0" w:color="auto"/>
        <w:bottom w:val="none" w:sz="0" w:space="0" w:color="auto"/>
        <w:right w:val="none" w:sz="0" w:space="0" w:color="auto"/>
      </w:divBdr>
      <w:divsChild>
        <w:div w:id="621108693">
          <w:marLeft w:val="1166"/>
          <w:marRight w:val="0"/>
          <w:marTop w:val="0"/>
          <w:marBottom w:val="0"/>
          <w:divBdr>
            <w:top w:val="none" w:sz="0" w:space="0" w:color="auto"/>
            <w:left w:val="none" w:sz="0" w:space="0" w:color="auto"/>
            <w:bottom w:val="none" w:sz="0" w:space="0" w:color="auto"/>
            <w:right w:val="none" w:sz="0" w:space="0" w:color="auto"/>
          </w:divBdr>
        </w:div>
      </w:divsChild>
    </w:div>
    <w:div w:id="2123109873">
      <w:bodyDiv w:val="1"/>
      <w:marLeft w:val="0"/>
      <w:marRight w:val="0"/>
      <w:marTop w:val="0"/>
      <w:marBottom w:val="0"/>
      <w:divBdr>
        <w:top w:val="none" w:sz="0" w:space="0" w:color="auto"/>
        <w:left w:val="none" w:sz="0" w:space="0" w:color="auto"/>
        <w:bottom w:val="none" w:sz="0" w:space="0" w:color="auto"/>
        <w:right w:val="none" w:sz="0" w:space="0" w:color="auto"/>
      </w:divBdr>
      <w:divsChild>
        <w:div w:id="626089846">
          <w:marLeft w:val="0"/>
          <w:marRight w:val="0"/>
          <w:marTop w:val="0"/>
          <w:marBottom w:val="0"/>
          <w:divBdr>
            <w:top w:val="none" w:sz="0" w:space="0" w:color="auto"/>
            <w:left w:val="none" w:sz="0" w:space="0" w:color="auto"/>
            <w:bottom w:val="none" w:sz="0" w:space="0" w:color="auto"/>
            <w:right w:val="none" w:sz="0" w:space="0" w:color="auto"/>
          </w:divBdr>
        </w:div>
        <w:div w:id="240871090">
          <w:marLeft w:val="0"/>
          <w:marRight w:val="0"/>
          <w:marTop w:val="0"/>
          <w:marBottom w:val="0"/>
          <w:divBdr>
            <w:top w:val="none" w:sz="0" w:space="0" w:color="auto"/>
            <w:left w:val="none" w:sz="0" w:space="0" w:color="auto"/>
            <w:bottom w:val="none" w:sz="0" w:space="0" w:color="auto"/>
            <w:right w:val="none" w:sz="0" w:space="0" w:color="auto"/>
          </w:divBdr>
          <w:divsChild>
            <w:div w:id="1613316440">
              <w:marLeft w:val="0"/>
              <w:marRight w:val="0"/>
              <w:marTop w:val="0"/>
              <w:marBottom w:val="0"/>
              <w:divBdr>
                <w:top w:val="none" w:sz="0" w:space="0" w:color="auto"/>
                <w:left w:val="none" w:sz="0" w:space="0" w:color="auto"/>
                <w:bottom w:val="none" w:sz="0" w:space="0" w:color="auto"/>
                <w:right w:val="none" w:sz="0" w:space="0" w:color="auto"/>
              </w:divBdr>
            </w:div>
            <w:div w:id="1572882703">
              <w:marLeft w:val="0"/>
              <w:marRight w:val="0"/>
              <w:marTop w:val="0"/>
              <w:marBottom w:val="0"/>
              <w:divBdr>
                <w:top w:val="none" w:sz="0" w:space="0" w:color="auto"/>
                <w:left w:val="none" w:sz="0" w:space="0" w:color="auto"/>
                <w:bottom w:val="none" w:sz="0" w:space="0" w:color="auto"/>
                <w:right w:val="none" w:sz="0" w:space="0" w:color="auto"/>
              </w:divBdr>
            </w:div>
          </w:divsChild>
        </w:div>
        <w:div w:id="1712414115">
          <w:marLeft w:val="0"/>
          <w:marRight w:val="0"/>
          <w:marTop w:val="0"/>
          <w:marBottom w:val="0"/>
          <w:divBdr>
            <w:top w:val="none" w:sz="0" w:space="0" w:color="auto"/>
            <w:left w:val="none" w:sz="0" w:space="0" w:color="auto"/>
            <w:bottom w:val="none" w:sz="0" w:space="0" w:color="auto"/>
            <w:right w:val="none" w:sz="0" w:space="0" w:color="auto"/>
          </w:divBdr>
          <w:divsChild>
            <w:div w:id="1671830322">
              <w:marLeft w:val="0"/>
              <w:marRight w:val="0"/>
              <w:marTop w:val="0"/>
              <w:marBottom w:val="0"/>
              <w:divBdr>
                <w:top w:val="none" w:sz="0" w:space="0" w:color="auto"/>
                <w:left w:val="none" w:sz="0" w:space="0" w:color="auto"/>
                <w:bottom w:val="none" w:sz="0" w:space="0" w:color="auto"/>
                <w:right w:val="none" w:sz="0" w:space="0" w:color="auto"/>
              </w:divBdr>
              <w:divsChild>
                <w:div w:id="1486435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83471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A1DD58-B7F4-8045-837B-5E6CF50007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TotalTime>
  <Pages>6</Pages>
  <Words>2095</Words>
  <Characters>11947</Characters>
  <Application>Microsoft Office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ather M</dc:creator>
  <cp:keywords/>
  <dc:description/>
  <cp:lastModifiedBy>Heather M</cp:lastModifiedBy>
  <cp:revision>315</cp:revision>
  <dcterms:created xsi:type="dcterms:W3CDTF">2024-12-05T22:34:00Z</dcterms:created>
  <dcterms:modified xsi:type="dcterms:W3CDTF">2024-12-06T0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0UNfFpla"/&gt;&lt;style id="http://www.zotero.org/styles/chicago-fullnote-bibliography" locale="en-CA" hasBibliography="1" bibliographyStyleHasBeenSet="0"/&gt;&lt;prefs&gt;&lt;pref name="noteType" value="2"/&gt;&lt;pref</vt:lpwstr>
  </property>
  <property fmtid="{D5CDD505-2E9C-101B-9397-08002B2CF9AE}" pid="3" name="ZOTERO_PREF_2">
    <vt:lpwstr> name="fieldType" value="Field"/&gt;&lt;/prefs&gt;&lt;/data&gt;</vt:lpwstr>
  </property>
</Properties>
</file>